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E6CBA" w:rsidRPr="00F109EB" w:rsidRDefault="00FE6CBA" w:rsidP="00392771">
      <w:pPr>
        <w:pStyle w:val="NoSpacing"/>
        <w:spacing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F109EB">
        <w:rPr>
          <w:rFonts w:ascii="Book Antiqua" w:hAnsi="Book Antiqua"/>
          <w:b/>
          <w:sz w:val="24"/>
          <w:szCs w:val="24"/>
        </w:rPr>
        <w:t xml:space="preserve">Name of Journal: </w:t>
      </w:r>
      <w:r w:rsidRPr="00F109EB">
        <w:rPr>
          <w:rFonts w:ascii="Book Antiqua" w:hAnsi="Book Antiqua"/>
          <w:b/>
          <w:i/>
          <w:sz w:val="24"/>
          <w:szCs w:val="24"/>
        </w:rPr>
        <w:t xml:space="preserve">World Journal of </w:t>
      </w:r>
      <w:r w:rsidR="00A25DE1" w:rsidRPr="00F109EB">
        <w:rPr>
          <w:rFonts w:ascii="Book Antiqua" w:hAnsi="Book Antiqua"/>
          <w:b/>
          <w:i/>
          <w:sz w:val="24"/>
          <w:szCs w:val="24"/>
        </w:rPr>
        <w:t>Gastrointestinal Endoscopy</w:t>
      </w:r>
    </w:p>
    <w:p w:rsidR="0022398D" w:rsidRPr="00F109EB" w:rsidRDefault="0022398D" w:rsidP="0039277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bookmarkStart w:id="0" w:name="OLE_LINK283"/>
      <w:r w:rsidRPr="00F109EB">
        <w:rPr>
          <w:rFonts w:ascii="Book Antiqua" w:hAnsi="Book Antiqua"/>
          <w:b/>
          <w:sz w:val="24"/>
          <w:szCs w:val="24"/>
        </w:rPr>
        <w:t xml:space="preserve">ESPS Manuscript NO: </w:t>
      </w:r>
      <w:bookmarkEnd w:id="0"/>
      <w:r w:rsidRPr="00F109EB">
        <w:rPr>
          <w:rFonts w:ascii="Book Antiqua" w:hAnsi="Book Antiqua"/>
          <w:b/>
          <w:sz w:val="24"/>
          <w:szCs w:val="24"/>
          <w:lang w:eastAsia="zh-CN"/>
        </w:rPr>
        <w:t>27582</w:t>
      </w:r>
      <w:r w:rsidR="00B15910" w:rsidRPr="00F109EB">
        <w:rPr>
          <w:rFonts w:ascii="Book Antiqua" w:hAnsi="Book Antiqua"/>
          <w:b/>
          <w:sz w:val="24"/>
          <w:szCs w:val="24"/>
          <w:lang w:eastAsia="zh-CN"/>
        </w:rPr>
        <w:t xml:space="preserve"> </w:t>
      </w:r>
    </w:p>
    <w:p w:rsidR="00916345" w:rsidRPr="00F109EB" w:rsidRDefault="00916345" w:rsidP="00392771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</w:rPr>
      </w:pPr>
      <w:r w:rsidRPr="00F109EB">
        <w:rPr>
          <w:rFonts w:ascii="Book Antiqua" w:hAnsi="Book Antiqua"/>
          <w:b/>
          <w:sz w:val="24"/>
          <w:szCs w:val="24"/>
        </w:rPr>
        <w:t>Manuscript Type:</w:t>
      </w:r>
      <w:r w:rsidRPr="00F109EB">
        <w:rPr>
          <w:rFonts w:ascii="Book Antiqua" w:eastAsia="宋体" w:hAnsi="Book Antiqua"/>
          <w:b/>
          <w:sz w:val="24"/>
          <w:szCs w:val="24"/>
        </w:rPr>
        <w:t xml:space="preserve"> O</w:t>
      </w:r>
      <w:r w:rsidR="00C64597" w:rsidRPr="00F109EB">
        <w:rPr>
          <w:rFonts w:ascii="Book Antiqua" w:eastAsia="宋体" w:hAnsi="Book Antiqua"/>
          <w:b/>
          <w:sz w:val="24"/>
          <w:szCs w:val="24"/>
        </w:rPr>
        <w:t>riginal</w:t>
      </w:r>
      <w:r w:rsidRPr="00F109EB">
        <w:rPr>
          <w:rFonts w:ascii="Book Antiqua" w:eastAsia="宋体" w:hAnsi="Book Antiqua"/>
          <w:b/>
          <w:sz w:val="24"/>
          <w:szCs w:val="24"/>
        </w:rPr>
        <w:t xml:space="preserve"> A</w:t>
      </w:r>
      <w:r w:rsidR="00C64597" w:rsidRPr="00F109EB">
        <w:rPr>
          <w:rFonts w:ascii="Book Antiqua" w:eastAsia="宋体" w:hAnsi="Book Antiqua"/>
          <w:b/>
          <w:sz w:val="24"/>
          <w:szCs w:val="24"/>
        </w:rPr>
        <w:t>rticle</w:t>
      </w:r>
    </w:p>
    <w:p w:rsidR="00916345" w:rsidRPr="00F109EB" w:rsidRDefault="00916345" w:rsidP="00392771">
      <w:pPr>
        <w:pStyle w:val="NoSpacing"/>
        <w:spacing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:rsidR="00FE6CBA" w:rsidRPr="00F109EB" w:rsidRDefault="00FE6CBA" w:rsidP="00392771">
      <w:pPr>
        <w:pStyle w:val="NoSpacing"/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F109EB">
        <w:rPr>
          <w:rFonts w:ascii="Book Antiqua" w:hAnsi="Book Antiqua"/>
          <w:b/>
          <w:i/>
          <w:sz w:val="24"/>
          <w:szCs w:val="24"/>
        </w:rPr>
        <w:t>Observational Study</w:t>
      </w:r>
    </w:p>
    <w:p w:rsidR="009318BB" w:rsidRPr="00F109EB" w:rsidRDefault="009318BB" w:rsidP="00392771">
      <w:pPr>
        <w:pStyle w:val="NoSpacing"/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A25DE1" w:rsidRPr="00F109EB" w:rsidRDefault="00A25DE1" w:rsidP="00392771">
      <w:pPr>
        <w:pStyle w:val="NoSpacing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F109EB">
        <w:rPr>
          <w:rFonts w:ascii="Book Antiqua" w:hAnsi="Book Antiqua"/>
          <w:b/>
          <w:sz w:val="24"/>
          <w:szCs w:val="24"/>
        </w:rPr>
        <w:t>Patients presenting</w:t>
      </w:r>
      <w:r w:rsidR="00622076" w:rsidRPr="00F109EB">
        <w:rPr>
          <w:rFonts w:ascii="Book Antiqua" w:hAnsi="Book Antiqua"/>
          <w:b/>
          <w:sz w:val="24"/>
          <w:szCs w:val="24"/>
        </w:rPr>
        <w:t xml:space="preserve"> for colonoscopy:</w:t>
      </w:r>
      <w:r w:rsidR="00392771" w:rsidRPr="00F109EB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622076" w:rsidRPr="00F109EB">
        <w:rPr>
          <w:rFonts w:ascii="Book Antiqua" w:hAnsi="Book Antiqua"/>
          <w:b/>
          <w:sz w:val="24"/>
          <w:szCs w:val="24"/>
        </w:rPr>
        <w:t>A</w:t>
      </w:r>
      <w:r w:rsidRPr="00F109EB">
        <w:rPr>
          <w:rFonts w:ascii="Book Antiqua" w:hAnsi="Book Antiqua"/>
          <w:b/>
          <w:sz w:val="24"/>
          <w:szCs w:val="24"/>
        </w:rPr>
        <w:t xml:space="preserve"> great opportunity to screen for </w:t>
      </w:r>
      <w:r w:rsidR="00622076" w:rsidRPr="00F109EB">
        <w:rPr>
          <w:rFonts w:ascii="Book Antiqua" w:hAnsi="Book Antiqua"/>
          <w:b/>
          <w:sz w:val="24"/>
          <w:szCs w:val="24"/>
        </w:rPr>
        <w:t>sleep apnea</w:t>
      </w:r>
      <w:r w:rsidR="00005DC5" w:rsidRPr="00F109EB">
        <w:rPr>
          <w:rFonts w:ascii="Book Antiqua" w:hAnsi="Book Antiqua"/>
          <w:b/>
          <w:sz w:val="24"/>
          <w:szCs w:val="24"/>
          <w:lang w:eastAsia="zh-CN"/>
        </w:rPr>
        <w:t xml:space="preserve"> </w:t>
      </w:r>
    </w:p>
    <w:p w:rsidR="00A25DE1" w:rsidRPr="00F109EB" w:rsidRDefault="00A25DE1" w:rsidP="00392771">
      <w:pPr>
        <w:pStyle w:val="NoSpacing"/>
        <w:spacing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EB3619" w:rsidRPr="00F109EB" w:rsidRDefault="005B6998" w:rsidP="00392771">
      <w:pPr>
        <w:pStyle w:val="NoSpacing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sz w:val="24"/>
          <w:szCs w:val="24"/>
          <w:lang w:eastAsia="zh-CN"/>
        </w:rPr>
        <w:t>Harvin</w:t>
      </w:r>
      <w:r w:rsidRPr="00F109EB">
        <w:rPr>
          <w:rFonts w:ascii="Book Antiqua" w:hAnsi="Book Antiqua"/>
          <w:sz w:val="24"/>
          <w:szCs w:val="24"/>
        </w:rPr>
        <w:t xml:space="preserve"> </w:t>
      </w:r>
      <w:r w:rsidRPr="00F109EB">
        <w:rPr>
          <w:rFonts w:ascii="Book Antiqua" w:hAnsi="Book Antiqua" w:hint="eastAsia"/>
          <w:sz w:val="24"/>
          <w:szCs w:val="24"/>
          <w:lang w:eastAsia="zh-CN"/>
        </w:rPr>
        <w:t xml:space="preserve">G </w:t>
      </w:r>
      <w:r w:rsidRPr="00F109EB">
        <w:rPr>
          <w:rFonts w:ascii="Book Antiqua" w:hAnsi="Book Antiqua" w:hint="eastAsia"/>
          <w:i/>
          <w:sz w:val="24"/>
          <w:szCs w:val="24"/>
          <w:lang w:eastAsia="zh-CN"/>
        </w:rPr>
        <w:t>et al</w:t>
      </w:r>
      <w:r w:rsidRPr="00F109EB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r w:rsidR="00EB3619" w:rsidRPr="00F109EB">
        <w:rPr>
          <w:rFonts w:ascii="Book Antiqua" w:hAnsi="Book Antiqua"/>
          <w:sz w:val="24"/>
          <w:szCs w:val="24"/>
        </w:rPr>
        <w:t>Screening for</w:t>
      </w:r>
      <w:r w:rsidR="00BD6529" w:rsidRPr="00F109EB">
        <w:rPr>
          <w:rFonts w:ascii="Book Antiqua" w:hAnsi="Book Antiqua"/>
          <w:sz w:val="24"/>
          <w:szCs w:val="24"/>
        </w:rPr>
        <w:t xml:space="preserve"> sleep apnea at colo</w:t>
      </w:r>
      <w:r w:rsidR="00EB3619" w:rsidRPr="00F109EB">
        <w:rPr>
          <w:rFonts w:ascii="Book Antiqua" w:hAnsi="Book Antiqua"/>
          <w:sz w:val="24"/>
          <w:szCs w:val="24"/>
        </w:rPr>
        <w:t>noscopy</w:t>
      </w:r>
    </w:p>
    <w:p w:rsidR="00F44D78" w:rsidRPr="00F109EB" w:rsidRDefault="00F44D78" w:rsidP="00392771">
      <w:pPr>
        <w:pStyle w:val="NoSpacing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B3619" w:rsidRPr="00F109EB" w:rsidRDefault="00F44D78" w:rsidP="00392771">
      <w:pPr>
        <w:pStyle w:val="NoSpacing"/>
        <w:spacing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Glenn Harvin,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Eslam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 Ali, Amit Raina, William Leland,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Sabeen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Abid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, Zahid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Vahora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, Hossein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Movahed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,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Sumyra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Kachru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, Rick Tee</w:t>
      </w:r>
    </w:p>
    <w:p w:rsidR="00FE6CBA" w:rsidRPr="00F109EB" w:rsidRDefault="00FE6CBA" w:rsidP="00392771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602106" w:rsidRPr="00F109EB" w:rsidRDefault="00437647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Glenn Harvin,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Eslam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 Ali, Amit Raina, William Leland,</w:t>
      </w:r>
      <w:r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602106" w:rsidRPr="00F109EB">
        <w:rPr>
          <w:rFonts w:ascii="Book Antiqua" w:hAnsi="Book Antiqua" w:cs="Times New Roman"/>
          <w:sz w:val="24"/>
          <w:szCs w:val="24"/>
        </w:rPr>
        <w:t>Brody School of Medicine at East Carolina University</w:t>
      </w:r>
      <w:r w:rsidR="008C2100" w:rsidRPr="00F109EB">
        <w:rPr>
          <w:rFonts w:ascii="Book Antiqua" w:hAnsi="Book Antiqua" w:cs="Times New Roman"/>
          <w:sz w:val="24"/>
          <w:szCs w:val="24"/>
        </w:rPr>
        <w:t xml:space="preserve">, </w:t>
      </w:r>
      <w:r w:rsidR="00FE6CBA" w:rsidRPr="00F109EB">
        <w:rPr>
          <w:rFonts w:ascii="Book Antiqua" w:hAnsi="Book Antiqua" w:cs="Times New Roman"/>
          <w:sz w:val="24"/>
          <w:szCs w:val="24"/>
        </w:rPr>
        <w:t xml:space="preserve">Greenville, NC 27834, </w:t>
      </w:r>
      <w:r w:rsidR="001E6192" w:rsidRPr="00F109EB">
        <w:rPr>
          <w:rFonts w:ascii="Book Antiqua" w:hAnsi="Book Antiqua" w:cs="Times New Roman" w:hint="eastAsia"/>
          <w:sz w:val="24"/>
          <w:szCs w:val="24"/>
          <w:lang w:eastAsia="zh-CN"/>
        </w:rPr>
        <w:t>United States</w:t>
      </w:r>
    </w:p>
    <w:p w:rsidR="00437647" w:rsidRPr="00F109EB" w:rsidRDefault="00437647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602106" w:rsidRDefault="0092289C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Sabeen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Abid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, Zahid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Vahora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, Hossein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Movahed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,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Sumyra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proofErr w:type="spellStart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Kachru</w:t>
      </w:r>
      <w:proofErr w:type="spellEnd"/>
      <w:r w:rsidRPr="00F109EB">
        <w:rPr>
          <w:rFonts w:ascii="Book Antiqua" w:hAnsi="Book Antiqua" w:cs="Times New Roman"/>
          <w:b/>
          <w:sz w:val="24"/>
          <w:szCs w:val="24"/>
          <w:lang w:eastAsia="zh-CN"/>
        </w:rPr>
        <w:t>, Rick Tee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proofErr w:type="spellStart"/>
      <w:r w:rsidR="00602106" w:rsidRPr="00F109EB">
        <w:rPr>
          <w:rFonts w:ascii="Book Antiqua" w:hAnsi="Book Antiqua" w:cs="Times New Roman"/>
          <w:sz w:val="24"/>
          <w:szCs w:val="24"/>
        </w:rPr>
        <w:t>Vidant</w:t>
      </w:r>
      <w:proofErr w:type="spellEnd"/>
      <w:r w:rsidR="00602106" w:rsidRPr="00F109EB">
        <w:rPr>
          <w:rFonts w:ascii="Book Antiqua" w:hAnsi="Book Antiqua" w:cs="Times New Roman"/>
          <w:sz w:val="24"/>
          <w:szCs w:val="24"/>
        </w:rPr>
        <w:t xml:space="preserve"> Medical Center</w:t>
      </w:r>
      <w:r w:rsidR="00FE6CBA" w:rsidRPr="00F109EB">
        <w:rPr>
          <w:rFonts w:ascii="Book Antiqua" w:hAnsi="Book Antiqua" w:cs="Times New Roman"/>
          <w:sz w:val="24"/>
          <w:szCs w:val="24"/>
        </w:rPr>
        <w:t xml:space="preserve">, Greenville, NC 27834, </w:t>
      </w:r>
      <w:r w:rsidR="00F109EB" w:rsidRPr="00F109EB">
        <w:rPr>
          <w:rFonts w:ascii="Book Antiqua" w:hAnsi="Book Antiqua" w:cs="Times New Roman" w:hint="eastAsia"/>
          <w:sz w:val="24"/>
          <w:szCs w:val="24"/>
          <w:lang w:eastAsia="zh-CN"/>
        </w:rPr>
        <w:t>United States</w:t>
      </w:r>
    </w:p>
    <w:p w:rsidR="00E04B28" w:rsidRPr="00F109EB" w:rsidRDefault="00E04B2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E6CBA" w:rsidRDefault="00B929F4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B01D72">
        <w:rPr>
          <w:rFonts w:ascii="Book Antiqua" w:hAnsi="Book Antiqua"/>
          <w:b/>
          <w:sz w:val="24"/>
          <w:szCs w:val="24"/>
        </w:rPr>
        <w:t>Author contributions:</w:t>
      </w:r>
      <w:r w:rsidRPr="00B01D72">
        <w:rPr>
          <w:rFonts w:ascii="Book Antiqua" w:hAnsi="Book Antiqua" w:hint="eastAsia"/>
          <w:b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All the authors contributed to the manuscript.</w:t>
      </w:r>
    </w:p>
    <w:p w:rsidR="00E04B28" w:rsidRPr="00F109EB" w:rsidRDefault="00E04B2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595A36" w:rsidRPr="00D87C8F" w:rsidRDefault="00E04B2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Fonts w:ascii="Book Antiqua" w:hAnsi="Book Antiqua"/>
          <w:b/>
          <w:bCs/>
          <w:iCs/>
          <w:sz w:val="24"/>
          <w:szCs w:val="24"/>
        </w:rPr>
        <w:t>Institutional review board statement</w:t>
      </w:r>
      <w:r w:rsidR="00D87C8F">
        <w:rPr>
          <w:rFonts w:ascii="Book Antiqua" w:hAnsi="Book Antiqua" w:hint="eastAsia"/>
          <w:b/>
          <w:bCs/>
          <w:iCs/>
          <w:sz w:val="24"/>
          <w:szCs w:val="24"/>
          <w:lang w:eastAsia="zh-CN"/>
        </w:rPr>
        <w:t>:</w:t>
      </w:r>
      <w:r w:rsidR="00595A36" w:rsidRPr="00F109EB">
        <w:rPr>
          <w:rFonts w:ascii="Book Antiqua" w:eastAsiaTheme="minorHAnsi" w:hAnsi="Book Antiqua" w:cs="Times New Roman"/>
          <w:sz w:val="24"/>
          <w:szCs w:val="24"/>
        </w:rPr>
        <w:t xml:space="preserve"> The study was reviewed and approved by the East Carolina University and </w:t>
      </w:r>
      <w:proofErr w:type="spellStart"/>
      <w:r w:rsidR="00595A36" w:rsidRPr="00F109EB">
        <w:rPr>
          <w:rFonts w:ascii="Book Antiqua" w:eastAsiaTheme="minorHAnsi" w:hAnsi="Book Antiqua" w:cs="Times New Roman"/>
          <w:sz w:val="24"/>
          <w:szCs w:val="24"/>
        </w:rPr>
        <w:t>Vidant</w:t>
      </w:r>
      <w:proofErr w:type="spellEnd"/>
      <w:r w:rsidR="00595A36" w:rsidRPr="00F109EB">
        <w:rPr>
          <w:rFonts w:ascii="Book Antiqua" w:eastAsiaTheme="minorHAnsi" w:hAnsi="Book Antiqua" w:cs="Times New Roman"/>
          <w:sz w:val="24"/>
          <w:szCs w:val="24"/>
        </w:rPr>
        <w:t xml:space="preserve"> Medical Center Institutional Review Board</w:t>
      </w:r>
      <w:r w:rsidR="00D87C8F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:rsidR="00E04B28" w:rsidRPr="00F109EB" w:rsidRDefault="00E04B2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04B28" w:rsidRPr="00F109EB" w:rsidRDefault="00E04B28" w:rsidP="00392771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bCs/>
          <w:iCs/>
          <w:sz w:val="24"/>
          <w:szCs w:val="24"/>
        </w:rPr>
      </w:pPr>
      <w:r w:rsidRPr="00F109EB">
        <w:rPr>
          <w:rFonts w:ascii="Book Antiqua" w:hAnsi="Book Antiqua"/>
          <w:b/>
          <w:bCs/>
          <w:iCs/>
          <w:sz w:val="24"/>
          <w:szCs w:val="24"/>
        </w:rPr>
        <w:t>Informed consent statement</w:t>
      </w:r>
      <w:r w:rsidR="00392771" w:rsidRPr="00F109EB">
        <w:rPr>
          <w:rFonts w:ascii="Book Antiqua" w:hAnsi="Book Antiqua"/>
          <w:b/>
          <w:bCs/>
          <w:iCs/>
          <w:sz w:val="24"/>
          <w:szCs w:val="24"/>
          <w:lang w:eastAsia="zh-CN"/>
        </w:rPr>
        <w:t xml:space="preserve">: </w:t>
      </w:r>
      <w:r w:rsidR="00595A36" w:rsidRPr="00F109EB">
        <w:rPr>
          <w:rFonts w:ascii="Book Antiqua" w:hAnsi="Book Antiqua" w:cs="Times New Roman"/>
          <w:sz w:val="24"/>
          <w:szCs w:val="24"/>
        </w:rPr>
        <w:t>Written informed consent was obtained from all the patients</w:t>
      </w:r>
      <w:r w:rsidR="00136804" w:rsidRPr="00F109EB">
        <w:rPr>
          <w:rFonts w:ascii="Book Antiqua" w:hAnsi="Book Antiqua" w:cs="Times New Roman"/>
          <w:sz w:val="24"/>
          <w:szCs w:val="24"/>
        </w:rPr>
        <w:t xml:space="preserve"> prior to study inclusion</w:t>
      </w:r>
      <w:r w:rsidR="00595A36" w:rsidRPr="00F109EB">
        <w:rPr>
          <w:rFonts w:ascii="Book Antiqua" w:hAnsi="Book Antiqua" w:cs="Times New Roman"/>
          <w:sz w:val="24"/>
          <w:szCs w:val="24"/>
        </w:rPr>
        <w:t>.</w:t>
      </w:r>
    </w:p>
    <w:p w:rsidR="00E04B28" w:rsidRDefault="00E04B2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9A7EFF" w:rsidRDefault="007D252D" w:rsidP="009A7EFF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026D49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>Conflict-of-interest statement</w:t>
      </w:r>
      <w:r>
        <w:rPr>
          <w:rFonts w:ascii="Book Antiqua" w:hAnsi="Book Antiqua" w:cs="TimesNewRomanPS-BoldItalicMT" w:hint="eastAsia"/>
          <w:b/>
          <w:bCs/>
          <w:iCs/>
          <w:color w:val="000000"/>
          <w:sz w:val="24"/>
          <w:szCs w:val="24"/>
          <w:lang w:eastAsia="zh-CN"/>
        </w:rPr>
        <w:t xml:space="preserve">: </w:t>
      </w:r>
      <w:r w:rsidR="009A7EFF" w:rsidRPr="00F109EB">
        <w:rPr>
          <w:rFonts w:ascii="Book Antiqua" w:hAnsi="Book Antiqua" w:cs="Times New Roman"/>
          <w:sz w:val="24"/>
          <w:szCs w:val="24"/>
        </w:rPr>
        <w:t xml:space="preserve">The authors have no potential conflict of interest. </w:t>
      </w:r>
    </w:p>
    <w:p w:rsidR="0054158E" w:rsidRDefault="0054158E" w:rsidP="00D87C8F">
      <w:pPr>
        <w:spacing w:after="0" w:line="360" w:lineRule="auto"/>
        <w:jc w:val="both"/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  <w:lang w:eastAsia="zh-CN"/>
        </w:rPr>
      </w:pPr>
    </w:p>
    <w:p w:rsidR="00D87C8F" w:rsidRDefault="00771C25" w:rsidP="00D87C8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026D49">
        <w:rPr>
          <w:rFonts w:ascii="Book Antiqua" w:hAnsi="Book Antiqua"/>
          <w:b/>
          <w:sz w:val="24"/>
          <w:szCs w:val="24"/>
        </w:rPr>
        <w:t>Data sharing statement:</w:t>
      </w:r>
      <w:r w:rsidR="00D87C8F" w:rsidRPr="00F109EB">
        <w:rPr>
          <w:rFonts w:ascii="Book Antiqua" w:hAnsi="Book Antiqua" w:cs="Times New Roman"/>
          <w:sz w:val="24"/>
          <w:szCs w:val="24"/>
        </w:rPr>
        <w:t xml:space="preserve"> Informed consent was not obtained for data sharing, and n</w:t>
      </w:r>
      <w:r w:rsidR="00D87C8F" w:rsidRPr="00F109EB">
        <w:rPr>
          <w:rFonts w:ascii="Book Antiqua" w:hAnsi="Book Antiqua"/>
          <w:sz w:val="24"/>
          <w:szCs w:val="24"/>
        </w:rPr>
        <w:t>o additional data are available.</w:t>
      </w:r>
    </w:p>
    <w:p w:rsidR="000F5146" w:rsidRDefault="000F5146" w:rsidP="00D87C8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4C5569" w:rsidRPr="004C5569" w:rsidRDefault="004C5569" w:rsidP="004C5569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bookmarkStart w:id="1" w:name="OLE_LINK507"/>
      <w:bookmarkStart w:id="2" w:name="OLE_LINK506"/>
      <w:bookmarkStart w:id="3" w:name="OLE_LINK496"/>
      <w:bookmarkStart w:id="4" w:name="OLE_LINK479"/>
      <w:bookmarkStart w:id="5" w:name="OLE_LINK297"/>
      <w:bookmarkStart w:id="6" w:name="OLE_LINK298"/>
      <w:r w:rsidRPr="004C5569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Open-Access: </w:t>
      </w:r>
      <w:r w:rsidRPr="004C5569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4C5569">
          <w:rPr>
            <w:rFonts w:ascii="Book Antiqua" w:eastAsia="宋体" w:hAnsi="Book Antiqua" w:cs="Times New Roman"/>
            <w:kern w:val="2"/>
            <w:sz w:val="24"/>
            <w:szCs w:val="24"/>
            <w:lang w:eastAsia="zh-CN"/>
          </w:rPr>
          <w:t>http://creativecommons.org/licenses/by-nc/4.0/</w:t>
        </w:r>
      </w:hyperlink>
      <w:bookmarkEnd w:id="1"/>
      <w:bookmarkEnd w:id="2"/>
      <w:bookmarkEnd w:id="3"/>
      <w:bookmarkEnd w:id="4"/>
    </w:p>
    <w:bookmarkEnd w:id="5"/>
    <w:bookmarkEnd w:id="6"/>
    <w:p w:rsidR="000F5146" w:rsidRPr="00F109EB" w:rsidRDefault="000F5146" w:rsidP="00D87C8F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F314B" w:rsidRPr="004F314B" w:rsidRDefault="004F314B" w:rsidP="004F314B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</w:pPr>
      <w:bookmarkStart w:id="7" w:name="OLE_LINK264"/>
      <w:bookmarkStart w:id="8" w:name="OLE_LINK265"/>
      <w:r w:rsidRPr="004F314B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Manuscript source: </w:t>
      </w:r>
      <w:r w:rsidRPr="004F314B">
        <w:rPr>
          <w:rFonts w:ascii="Book Antiqua" w:eastAsia="宋体" w:hAnsi="Book Antiqua" w:cs="Times New Roman"/>
          <w:kern w:val="2"/>
          <w:sz w:val="24"/>
          <w:szCs w:val="24"/>
          <w:lang w:eastAsia="zh-CN"/>
        </w:rPr>
        <w:t>Invited manuscript</w:t>
      </w:r>
    </w:p>
    <w:bookmarkEnd w:id="7"/>
    <w:bookmarkEnd w:id="8"/>
    <w:p w:rsidR="00D87C8F" w:rsidRPr="00D87C8F" w:rsidRDefault="00D87C8F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595A36" w:rsidRPr="00F109EB" w:rsidRDefault="005D74BB" w:rsidP="00BC1408">
      <w:pPr>
        <w:pStyle w:val="NoSpacing"/>
        <w:spacing w:line="360" w:lineRule="auto"/>
        <w:jc w:val="both"/>
        <w:rPr>
          <w:rFonts w:ascii="Book Antiqua" w:eastAsiaTheme="minorHAnsi" w:hAnsi="Book Antiqua" w:cs="Times New Roman"/>
          <w:sz w:val="24"/>
          <w:szCs w:val="24"/>
        </w:rPr>
      </w:pPr>
      <w:r w:rsidRPr="00F109EB">
        <w:rPr>
          <w:rFonts w:ascii="Book Antiqua" w:hAnsi="Book Antiqua"/>
          <w:b/>
          <w:sz w:val="24"/>
          <w:szCs w:val="24"/>
        </w:rPr>
        <w:t>Correspondence to:</w:t>
      </w:r>
      <w:r w:rsidR="00595A36" w:rsidRPr="00F109EB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BC1408" w:rsidRPr="00BC1408">
        <w:rPr>
          <w:rFonts w:ascii="Book Antiqua" w:eastAsiaTheme="minorHAnsi" w:hAnsi="Book Antiqua" w:cs="Times New Roman"/>
          <w:b/>
          <w:sz w:val="24"/>
          <w:szCs w:val="24"/>
        </w:rPr>
        <w:t>Glenn Harvin, MD</w:t>
      </w:r>
      <w:r w:rsidR="00BC1408" w:rsidRPr="00BC1408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, </w:t>
      </w:r>
      <w:r w:rsidR="00595A36" w:rsidRPr="00BC1408">
        <w:rPr>
          <w:rFonts w:ascii="Book Antiqua" w:eastAsiaTheme="minorHAnsi" w:hAnsi="Book Antiqua" w:cs="Times New Roman"/>
          <w:b/>
          <w:sz w:val="24"/>
          <w:szCs w:val="24"/>
        </w:rPr>
        <w:t xml:space="preserve">Assistant Professor, </w:t>
      </w:r>
      <w:r w:rsidR="00595A36" w:rsidRPr="00F109EB">
        <w:rPr>
          <w:rFonts w:ascii="Book Antiqua" w:eastAsiaTheme="minorHAnsi" w:hAnsi="Book Antiqua" w:cs="Times New Roman"/>
          <w:sz w:val="24"/>
          <w:szCs w:val="24"/>
        </w:rPr>
        <w:t>Brody School of Medicine at East Carolina University</w:t>
      </w:r>
      <w:r w:rsidR="00BC1408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="00595A36" w:rsidRPr="00F109EB">
        <w:rPr>
          <w:rFonts w:ascii="Book Antiqua" w:eastAsiaTheme="minorHAnsi" w:hAnsi="Book Antiqua" w:cs="Times New Roman"/>
          <w:sz w:val="24"/>
          <w:szCs w:val="24"/>
        </w:rPr>
        <w:t xml:space="preserve">521 </w:t>
      </w:r>
      <w:proofErr w:type="spellStart"/>
      <w:r w:rsidR="00595A36" w:rsidRPr="00F109EB">
        <w:rPr>
          <w:rFonts w:ascii="Book Antiqua" w:eastAsiaTheme="minorHAnsi" w:hAnsi="Book Antiqua" w:cs="Times New Roman"/>
          <w:sz w:val="24"/>
          <w:szCs w:val="24"/>
        </w:rPr>
        <w:t>Moye</w:t>
      </w:r>
      <w:proofErr w:type="spellEnd"/>
      <w:r w:rsidR="00595A36" w:rsidRPr="00F109EB">
        <w:rPr>
          <w:rFonts w:ascii="Book Antiqua" w:eastAsiaTheme="minorHAnsi" w:hAnsi="Book Antiqua" w:cs="Times New Roman"/>
          <w:sz w:val="24"/>
          <w:szCs w:val="24"/>
        </w:rPr>
        <w:t xml:space="preserve"> Boulevard, Greenville, NC 27834, </w:t>
      </w:r>
      <w:r w:rsidR="00F109EB" w:rsidRPr="00F109EB">
        <w:rPr>
          <w:rFonts w:ascii="Book Antiqua" w:hAnsi="Book Antiqua" w:cs="Times New Roman" w:hint="eastAsia"/>
          <w:sz w:val="24"/>
          <w:szCs w:val="24"/>
          <w:lang w:eastAsia="zh-CN"/>
        </w:rPr>
        <w:t>United States</w:t>
      </w:r>
      <w:r w:rsidR="00595A36" w:rsidRPr="00F109EB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hyperlink r:id="rId10" w:history="1">
        <w:r w:rsidR="00595A36" w:rsidRPr="00F109EB">
          <w:rPr>
            <w:rFonts w:ascii="Book Antiqua" w:eastAsiaTheme="minorHAnsi" w:hAnsi="Book Antiqua" w:cs="Times New Roman"/>
            <w:sz w:val="24"/>
            <w:szCs w:val="24"/>
          </w:rPr>
          <w:t>harving@ecu.edu</w:t>
        </w:r>
      </w:hyperlink>
    </w:p>
    <w:p w:rsidR="002871C3" w:rsidRDefault="00595A36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2871C3">
        <w:rPr>
          <w:rFonts w:ascii="Book Antiqua" w:eastAsiaTheme="minorHAnsi" w:hAnsi="Book Antiqua" w:cs="Times New Roman"/>
          <w:b/>
          <w:sz w:val="24"/>
          <w:szCs w:val="24"/>
        </w:rPr>
        <w:t xml:space="preserve">Telephone: </w:t>
      </w:r>
      <w:r w:rsidR="009E7AF5">
        <w:rPr>
          <w:rFonts w:ascii="Book Antiqua" w:eastAsiaTheme="minorHAnsi" w:hAnsi="Book Antiqua" w:cs="Times New Roman"/>
          <w:sz w:val="24"/>
          <w:szCs w:val="24"/>
        </w:rPr>
        <w:t>+1-252-744</w:t>
      </w:r>
      <w:r w:rsidRPr="00F109EB">
        <w:rPr>
          <w:rFonts w:ascii="Book Antiqua" w:eastAsiaTheme="minorHAnsi" w:hAnsi="Book Antiqua" w:cs="Times New Roman"/>
          <w:sz w:val="24"/>
          <w:szCs w:val="24"/>
        </w:rPr>
        <w:t>5681</w:t>
      </w:r>
    </w:p>
    <w:p w:rsidR="00595A36" w:rsidRDefault="002871C3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2871C3">
        <w:rPr>
          <w:rFonts w:ascii="Book Antiqua" w:eastAsiaTheme="minorHAnsi" w:hAnsi="Book Antiqua" w:cs="Times New Roman"/>
          <w:b/>
          <w:sz w:val="24"/>
          <w:szCs w:val="24"/>
        </w:rPr>
        <w:t>Fax:</w:t>
      </w:r>
      <w:r w:rsidR="009E7AF5">
        <w:rPr>
          <w:rFonts w:ascii="Book Antiqua" w:eastAsiaTheme="minorHAnsi" w:hAnsi="Book Antiqua" w:cs="Times New Roman"/>
          <w:sz w:val="24"/>
          <w:szCs w:val="24"/>
        </w:rPr>
        <w:t xml:space="preserve"> +1-252-816</w:t>
      </w:r>
      <w:r>
        <w:rPr>
          <w:rFonts w:ascii="Book Antiqua" w:eastAsiaTheme="minorHAnsi" w:hAnsi="Book Antiqua" w:cs="Times New Roman"/>
          <w:sz w:val="24"/>
          <w:szCs w:val="24"/>
        </w:rPr>
        <w:t>0801</w:t>
      </w:r>
    </w:p>
    <w:p w:rsidR="00474ADD" w:rsidRDefault="00474ADD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BD198E" w:rsidRPr="00B137CF" w:rsidRDefault="00BD198E" w:rsidP="00BD198E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9" w:name="OLE_LINK284"/>
      <w:bookmarkStart w:id="10" w:name="OLE_LINK285"/>
      <w:r w:rsidRPr="00B137CF">
        <w:rPr>
          <w:rFonts w:ascii="Book Antiqua" w:hAnsi="Book Antiqua" w:cs="Times New Roman"/>
          <w:b/>
          <w:sz w:val="24"/>
          <w:szCs w:val="24"/>
        </w:rPr>
        <w:t>Received:</w:t>
      </w:r>
      <w:r w:rsidRPr="00B137CF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</w:rPr>
        <w:t>June</w:t>
      </w:r>
      <w:r w:rsidRPr="00B137CF">
        <w:rPr>
          <w:rFonts w:ascii="Book Antiqua" w:hAnsi="Book Antiqua" w:cs="Times New Roman"/>
          <w:sz w:val="24"/>
          <w:szCs w:val="24"/>
        </w:rPr>
        <w:t xml:space="preserve"> </w:t>
      </w:r>
      <w:r w:rsidR="00223FC4">
        <w:rPr>
          <w:rFonts w:ascii="Book Antiqua" w:hAnsi="Book Antiqua" w:cs="Times New Roman" w:hint="eastAsia"/>
          <w:sz w:val="24"/>
          <w:szCs w:val="24"/>
        </w:rPr>
        <w:t>7</w:t>
      </w:r>
      <w:r w:rsidRPr="00B137CF">
        <w:rPr>
          <w:rFonts w:ascii="Book Antiqua" w:hAnsi="Book Antiqua" w:cs="Times New Roman"/>
          <w:sz w:val="24"/>
          <w:szCs w:val="24"/>
        </w:rPr>
        <w:t>, 2016</w:t>
      </w:r>
    </w:p>
    <w:p w:rsidR="00BD198E" w:rsidRPr="00B137CF" w:rsidRDefault="00BD198E" w:rsidP="00BD198E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137CF">
        <w:rPr>
          <w:rFonts w:ascii="Book Antiqua" w:hAnsi="Book Antiqua" w:cs="Times New Roman"/>
          <w:b/>
          <w:sz w:val="24"/>
          <w:szCs w:val="24"/>
        </w:rPr>
        <w:t>Peer-review started:</w:t>
      </w:r>
      <w:r w:rsidRPr="00B137CF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</w:rPr>
        <w:t>June</w:t>
      </w:r>
      <w:r w:rsidRPr="00B137CF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</w:rPr>
        <w:t>1</w:t>
      </w:r>
      <w:r w:rsidR="00223FC4">
        <w:rPr>
          <w:rFonts w:ascii="Book Antiqua" w:hAnsi="Book Antiqua" w:cs="Times New Roman" w:hint="eastAsia"/>
          <w:sz w:val="24"/>
          <w:szCs w:val="24"/>
        </w:rPr>
        <w:t>2</w:t>
      </w:r>
      <w:r w:rsidRPr="00B137CF">
        <w:rPr>
          <w:rFonts w:ascii="Book Antiqua" w:hAnsi="Book Antiqua" w:cs="Times New Roman"/>
          <w:sz w:val="24"/>
          <w:szCs w:val="24"/>
        </w:rPr>
        <w:t>, 2016</w:t>
      </w:r>
    </w:p>
    <w:p w:rsidR="00BD198E" w:rsidRPr="00B137CF" w:rsidRDefault="00BD198E" w:rsidP="00BD198E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137CF">
        <w:rPr>
          <w:rFonts w:ascii="Book Antiqua" w:hAnsi="Book Antiqua" w:cs="Times New Roman"/>
          <w:b/>
          <w:sz w:val="24"/>
          <w:szCs w:val="24"/>
        </w:rPr>
        <w:t>First decision:</w:t>
      </w:r>
      <w:r w:rsidRPr="00B137CF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</w:rPr>
        <w:t>July</w:t>
      </w:r>
      <w:r w:rsidRPr="00B137CF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</w:rPr>
        <w:t>11</w:t>
      </w:r>
      <w:r w:rsidRPr="00B137CF">
        <w:rPr>
          <w:rFonts w:ascii="Book Antiqua" w:hAnsi="Book Antiqua" w:cs="Times New Roman"/>
          <w:sz w:val="24"/>
          <w:szCs w:val="24"/>
        </w:rPr>
        <w:t>, 2016</w:t>
      </w:r>
    </w:p>
    <w:p w:rsidR="00BD198E" w:rsidRPr="00F96EC2" w:rsidRDefault="00BD198E" w:rsidP="00BD198E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137CF">
        <w:rPr>
          <w:rFonts w:ascii="Book Antiqua" w:hAnsi="Book Antiqua" w:cs="Times New Roman"/>
          <w:b/>
          <w:sz w:val="24"/>
          <w:szCs w:val="24"/>
        </w:rPr>
        <w:t xml:space="preserve">Revised: </w:t>
      </w:r>
      <w:r>
        <w:rPr>
          <w:rFonts w:ascii="Book Antiqua" w:hAnsi="Book Antiqua" w:cs="Times New Roman" w:hint="eastAsia"/>
          <w:sz w:val="24"/>
          <w:szCs w:val="24"/>
        </w:rPr>
        <w:t>July</w:t>
      </w:r>
      <w:r w:rsidRPr="00B137CF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</w:rPr>
        <w:t>2</w:t>
      </w:r>
      <w:r w:rsidR="00FD4857">
        <w:rPr>
          <w:rFonts w:ascii="Book Antiqua" w:hAnsi="Book Antiqua" w:cs="Times New Roman" w:hint="eastAsia"/>
          <w:sz w:val="24"/>
          <w:szCs w:val="24"/>
        </w:rPr>
        <w:t>9</w:t>
      </w:r>
      <w:r w:rsidRPr="00B137CF">
        <w:rPr>
          <w:rFonts w:ascii="Book Antiqua" w:hAnsi="Book Antiqua" w:cs="Times New Roman"/>
          <w:sz w:val="24"/>
          <w:szCs w:val="24"/>
        </w:rPr>
        <w:t>, 2016</w:t>
      </w:r>
    </w:p>
    <w:p w:rsidR="00BD198E" w:rsidRPr="00B1057B" w:rsidRDefault="00BD198E" w:rsidP="00B1057B">
      <w:pPr>
        <w:rPr>
          <w:rFonts w:ascii="Book Antiqua" w:hAnsi="Book Antiqua"/>
          <w:iCs/>
          <w:sz w:val="24"/>
        </w:rPr>
      </w:pPr>
      <w:r w:rsidRPr="00B137CF">
        <w:rPr>
          <w:rFonts w:ascii="Book Antiqua" w:hAnsi="Book Antiqua" w:cs="Times New Roman"/>
          <w:b/>
          <w:sz w:val="24"/>
          <w:szCs w:val="24"/>
        </w:rPr>
        <w:t xml:space="preserve">Accepted: </w:t>
      </w:r>
      <w:r w:rsidR="00B1057B">
        <w:rPr>
          <w:rStyle w:val="Emphasis"/>
        </w:rPr>
        <w:t xml:space="preserve">September </w:t>
      </w:r>
      <w:r w:rsidR="00B1057B">
        <w:rPr>
          <w:rStyle w:val="Emphasis"/>
          <w:rFonts w:ascii="宋体" w:hAnsi="宋体" w:cs="宋体" w:hint="eastAsia"/>
        </w:rPr>
        <w:t>6</w:t>
      </w:r>
      <w:r w:rsidR="00B1057B" w:rsidRPr="00235CD4">
        <w:rPr>
          <w:rStyle w:val="Emphasis"/>
        </w:rPr>
        <w:t>,</w:t>
      </w:r>
      <w:r w:rsidR="00B1057B">
        <w:rPr>
          <w:rStyle w:val="Emphasis"/>
        </w:rPr>
        <w:t xml:space="preserve"> 2016</w:t>
      </w:r>
    </w:p>
    <w:p w:rsidR="00BD198E" w:rsidRPr="00B137CF" w:rsidRDefault="00BD198E" w:rsidP="00BD198E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137CF">
        <w:rPr>
          <w:rFonts w:ascii="Book Antiqua" w:hAnsi="Book Antiqua" w:cs="Times New Roman"/>
          <w:b/>
          <w:sz w:val="24"/>
          <w:szCs w:val="24"/>
        </w:rPr>
        <w:t xml:space="preserve">Article in press: </w:t>
      </w:r>
    </w:p>
    <w:p w:rsidR="00BD198E" w:rsidRPr="00B137CF" w:rsidRDefault="00BD198E" w:rsidP="00BD198E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137CF">
        <w:rPr>
          <w:rFonts w:ascii="Book Antiqua" w:hAnsi="Book Antiqua" w:cs="Times New Roman"/>
          <w:b/>
          <w:sz w:val="24"/>
          <w:szCs w:val="24"/>
        </w:rPr>
        <w:t xml:space="preserve">Published online: </w:t>
      </w:r>
    </w:p>
    <w:bookmarkEnd w:id="9"/>
    <w:bookmarkEnd w:id="10"/>
    <w:p w:rsidR="00474ADD" w:rsidRPr="00BD198E" w:rsidRDefault="00474ADD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04B28" w:rsidRPr="00F109EB" w:rsidRDefault="00E04B2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04B28" w:rsidRPr="00F109EB" w:rsidRDefault="00E04B2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2E69FF" w:rsidRPr="00F109EB" w:rsidRDefault="002E69FF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109EB">
        <w:rPr>
          <w:rFonts w:ascii="Book Antiqua" w:hAnsi="Book Antiqua" w:cs="Times New Roman"/>
          <w:sz w:val="24"/>
          <w:szCs w:val="24"/>
        </w:rPr>
        <w:br w:type="page"/>
      </w:r>
    </w:p>
    <w:p w:rsidR="00325023" w:rsidRPr="00F109EB" w:rsidRDefault="00993B4C" w:rsidP="0039277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C6654A" w:rsidRPr="00C6654A" w:rsidRDefault="00C6654A" w:rsidP="00392771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C6654A">
        <w:rPr>
          <w:rFonts w:ascii="Book Antiqua" w:hAnsi="Book Antiqua" w:cs="Times New Roman"/>
          <w:b/>
          <w:i/>
          <w:sz w:val="24"/>
          <w:szCs w:val="24"/>
        </w:rPr>
        <w:t>AIM</w:t>
      </w:r>
    </w:p>
    <w:p w:rsidR="00327BB8" w:rsidRDefault="00622076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sz w:val="24"/>
          <w:szCs w:val="24"/>
        </w:rPr>
        <w:t>To discover the</w:t>
      </w:r>
      <w:r w:rsidR="00F6537D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9318BB" w:rsidRPr="00F109EB">
        <w:rPr>
          <w:rFonts w:ascii="Book Antiqua" w:hAnsi="Book Antiqua" w:cs="Times New Roman"/>
          <w:sz w:val="24"/>
          <w:szCs w:val="24"/>
        </w:rPr>
        <w:t xml:space="preserve">prevalence </w:t>
      </w:r>
      <w:r w:rsidR="00407F1E" w:rsidRPr="00F109EB">
        <w:rPr>
          <w:rFonts w:ascii="Book Antiqua" w:hAnsi="Book Antiqua" w:cs="Times New Roman"/>
          <w:sz w:val="24"/>
          <w:szCs w:val="24"/>
        </w:rPr>
        <w:t xml:space="preserve">and </w:t>
      </w:r>
      <w:r w:rsidRPr="00F109EB">
        <w:rPr>
          <w:rFonts w:ascii="Book Antiqua" w:hAnsi="Book Antiqua" w:cs="Times New Roman"/>
          <w:sz w:val="24"/>
          <w:szCs w:val="24"/>
        </w:rPr>
        <w:t xml:space="preserve">the </w:t>
      </w:r>
      <w:r w:rsidR="00407F1E" w:rsidRPr="00F109EB">
        <w:rPr>
          <w:rFonts w:ascii="Book Antiqua" w:hAnsi="Book Antiqua" w:cs="Times New Roman"/>
          <w:sz w:val="24"/>
          <w:szCs w:val="24"/>
        </w:rPr>
        <w:t>f</w:t>
      </w:r>
      <w:r w:rsidRPr="00F109EB">
        <w:rPr>
          <w:rFonts w:ascii="Book Antiqua" w:hAnsi="Book Antiqua" w:cs="Times New Roman"/>
          <w:sz w:val="24"/>
          <w:szCs w:val="24"/>
        </w:rPr>
        <w:t>easibility of screening</w:t>
      </w:r>
      <w:r w:rsidR="00407F1E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9318BB" w:rsidRPr="00F109EB">
        <w:rPr>
          <w:rFonts w:ascii="Book Antiqua" w:hAnsi="Book Antiqua" w:cs="Times New Roman"/>
          <w:sz w:val="24"/>
          <w:szCs w:val="24"/>
        </w:rPr>
        <w:t>for</w:t>
      </w:r>
      <w:r w:rsidR="00F6537D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324EA1" w:rsidRPr="00F109EB">
        <w:rPr>
          <w:rFonts w:ascii="Book Antiqua" w:hAnsi="Book Antiqua" w:cs="Times New Roman"/>
          <w:sz w:val="24"/>
          <w:szCs w:val="24"/>
        </w:rPr>
        <w:t xml:space="preserve">obstructive </w:t>
      </w:r>
      <w:r w:rsidR="00F6537D" w:rsidRPr="00F109EB">
        <w:rPr>
          <w:rFonts w:ascii="Book Antiqua" w:hAnsi="Book Antiqua" w:cs="Times New Roman"/>
          <w:sz w:val="24"/>
          <w:szCs w:val="24"/>
        </w:rPr>
        <w:t>sleep apnea</w:t>
      </w:r>
      <w:r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324EA1" w:rsidRPr="00F109EB">
        <w:rPr>
          <w:rFonts w:ascii="Book Antiqua" w:hAnsi="Book Antiqua" w:cs="Times New Roman"/>
          <w:sz w:val="24"/>
          <w:szCs w:val="24"/>
        </w:rPr>
        <w:t xml:space="preserve">(OSA) </w:t>
      </w:r>
      <w:r w:rsidRPr="00F109EB">
        <w:rPr>
          <w:rFonts w:ascii="Book Antiqua" w:hAnsi="Book Antiqua" w:cs="Times New Roman"/>
          <w:sz w:val="24"/>
          <w:szCs w:val="24"/>
        </w:rPr>
        <w:t>in patients</w:t>
      </w:r>
      <w:r w:rsidR="00F6537D" w:rsidRPr="00F109EB">
        <w:rPr>
          <w:rFonts w:ascii="Book Antiqua" w:hAnsi="Book Antiqua" w:cs="Times New Roman"/>
          <w:sz w:val="24"/>
          <w:szCs w:val="24"/>
        </w:rPr>
        <w:t xml:space="preserve"> presenting for routine colonoscopy</w:t>
      </w:r>
      <w:r w:rsidRPr="00F109EB">
        <w:rPr>
          <w:rFonts w:ascii="Book Antiqua" w:hAnsi="Book Antiqua" w:cs="Times New Roman"/>
          <w:sz w:val="24"/>
          <w:szCs w:val="24"/>
        </w:rPr>
        <w:t>.</w:t>
      </w:r>
      <w:r w:rsidR="00F6537D" w:rsidRPr="00F109EB">
        <w:rPr>
          <w:rFonts w:ascii="Book Antiqua" w:hAnsi="Book Antiqua" w:cs="Times New Roman"/>
          <w:sz w:val="24"/>
          <w:szCs w:val="24"/>
        </w:rPr>
        <w:t xml:space="preserve"> </w:t>
      </w:r>
    </w:p>
    <w:p w:rsidR="007F448B" w:rsidRPr="00F109EB" w:rsidRDefault="007F448B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7F448B" w:rsidRPr="007F448B" w:rsidRDefault="007F448B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7F448B">
        <w:rPr>
          <w:rStyle w:val="printanswer2"/>
          <w:rFonts w:ascii="Book Antiqua" w:hAnsi="Book Antiqua" w:cs="Times New Roman"/>
          <w:b/>
          <w:i/>
          <w:sz w:val="24"/>
          <w:szCs w:val="24"/>
        </w:rPr>
        <w:t>METHODS</w:t>
      </w:r>
    </w:p>
    <w:p w:rsidR="00327BB8" w:rsidRDefault="00F6537D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sz w:val="24"/>
          <w:szCs w:val="24"/>
        </w:rPr>
        <w:t xml:space="preserve">Adult patients having a colonoscopy for routine indications </w:t>
      </w:r>
      <w:r w:rsidR="00622076" w:rsidRPr="00F109EB">
        <w:rPr>
          <w:rFonts w:ascii="Book Antiqua" w:hAnsi="Book Antiqua" w:cs="Times New Roman"/>
          <w:sz w:val="24"/>
          <w:szCs w:val="24"/>
        </w:rPr>
        <w:t xml:space="preserve">at our outpatient endoscopy center </w:t>
      </w:r>
      <w:r w:rsidRPr="00F109EB">
        <w:rPr>
          <w:rFonts w:ascii="Book Antiqua" w:hAnsi="Book Antiqua" w:cs="Times New Roman"/>
          <w:sz w:val="24"/>
          <w:szCs w:val="24"/>
        </w:rPr>
        <w:t xml:space="preserve">were eligible if they did not </w:t>
      </w:r>
      <w:r w:rsidR="009318BB" w:rsidRPr="00F109EB">
        <w:rPr>
          <w:rFonts w:ascii="Book Antiqua" w:hAnsi="Book Antiqua" w:cs="Times New Roman"/>
          <w:sz w:val="24"/>
          <w:szCs w:val="24"/>
        </w:rPr>
        <w:t>carry</w:t>
      </w:r>
      <w:r w:rsidRPr="00F109EB">
        <w:rPr>
          <w:rFonts w:ascii="Book Antiqua" w:hAnsi="Book Antiqua" w:cs="Times New Roman"/>
          <w:sz w:val="24"/>
          <w:szCs w:val="24"/>
        </w:rPr>
        <w:t xml:space="preserve"> a diagnosis</w:t>
      </w:r>
      <w:r w:rsidR="00324EA1" w:rsidRPr="00F109EB">
        <w:rPr>
          <w:rFonts w:ascii="Book Antiqua" w:hAnsi="Book Antiqua" w:cs="Times New Roman"/>
          <w:sz w:val="24"/>
          <w:szCs w:val="24"/>
        </w:rPr>
        <w:t xml:space="preserve"> of OSA</w:t>
      </w:r>
      <w:r w:rsidRPr="00F109EB">
        <w:rPr>
          <w:rFonts w:ascii="Book Antiqua" w:hAnsi="Book Antiqua" w:cs="Times New Roman"/>
          <w:sz w:val="24"/>
          <w:szCs w:val="24"/>
        </w:rPr>
        <w:t xml:space="preserve"> or </w:t>
      </w:r>
      <w:r w:rsidR="00622076" w:rsidRPr="00F109EB">
        <w:rPr>
          <w:rFonts w:ascii="Book Antiqua" w:hAnsi="Book Antiqua" w:cs="Times New Roman"/>
          <w:sz w:val="24"/>
          <w:szCs w:val="24"/>
        </w:rPr>
        <w:t>had not</w:t>
      </w:r>
      <w:r w:rsidR="009318BB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>had a prior sleep study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>All patients were administered the Berlin questionnaire prior to the procedure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F109EB">
        <w:rPr>
          <w:rFonts w:ascii="Book Antiqua" w:hAnsi="Book Antiqua" w:cs="Times New Roman"/>
          <w:sz w:val="24"/>
          <w:szCs w:val="24"/>
        </w:rPr>
        <w:t>Mallampati</w:t>
      </w:r>
      <w:proofErr w:type="spellEnd"/>
      <w:r w:rsidRPr="00F109EB">
        <w:rPr>
          <w:rFonts w:ascii="Book Antiqua" w:hAnsi="Book Antiqua" w:cs="Times New Roman"/>
          <w:sz w:val="24"/>
          <w:szCs w:val="24"/>
        </w:rPr>
        <w:t xml:space="preserve">, </w:t>
      </w:r>
      <w:r w:rsidR="00622076" w:rsidRPr="00F109EB">
        <w:rPr>
          <w:rFonts w:ascii="Book Antiqua" w:hAnsi="Book Antiqua" w:cs="Times New Roman"/>
          <w:sz w:val="24"/>
          <w:szCs w:val="24"/>
        </w:rPr>
        <w:t xml:space="preserve">neck circumference, height, </w:t>
      </w:r>
      <w:r w:rsidRPr="00F109EB">
        <w:rPr>
          <w:rFonts w:ascii="Book Antiqua" w:hAnsi="Book Antiqua" w:cs="Times New Roman"/>
          <w:sz w:val="24"/>
          <w:szCs w:val="24"/>
        </w:rPr>
        <w:t>weight</w:t>
      </w:r>
      <w:r w:rsidR="00622076" w:rsidRPr="00F109EB">
        <w:rPr>
          <w:rFonts w:ascii="Book Antiqua" w:hAnsi="Book Antiqua" w:cs="Times New Roman"/>
          <w:sz w:val="24"/>
          <w:szCs w:val="24"/>
        </w:rPr>
        <w:t>, and BMI</w:t>
      </w:r>
      <w:r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624AC0" w:rsidRPr="00F109EB">
        <w:rPr>
          <w:rFonts w:ascii="Book Antiqua" w:hAnsi="Book Antiqua" w:cs="Times New Roman"/>
          <w:sz w:val="24"/>
          <w:szCs w:val="24"/>
        </w:rPr>
        <w:t>were</w:t>
      </w:r>
      <w:r w:rsidR="00622076" w:rsidRPr="00F109EB">
        <w:rPr>
          <w:rFonts w:ascii="Book Antiqua" w:hAnsi="Book Antiqua" w:cs="Times New Roman"/>
          <w:sz w:val="24"/>
          <w:szCs w:val="24"/>
        </w:rPr>
        <w:t xml:space="preserve"> obtained</w:t>
      </w:r>
      <w:r w:rsidRPr="00F109EB">
        <w:rPr>
          <w:rFonts w:ascii="Book Antiqua" w:hAnsi="Book Antiqua" w:cs="Times New Roman"/>
          <w:sz w:val="24"/>
          <w:szCs w:val="24"/>
        </w:rPr>
        <w:t xml:space="preserve"> for each patient. </w:t>
      </w:r>
      <w:r w:rsidR="00624AC0" w:rsidRPr="00F109EB">
        <w:rPr>
          <w:rFonts w:ascii="Book Antiqua" w:hAnsi="Book Antiqua" w:cs="Times New Roman"/>
          <w:sz w:val="24"/>
          <w:szCs w:val="24"/>
        </w:rPr>
        <w:t>Patients were observed for an</w:t>
      </w:r>
      <w:r w:rsidRPr="00F109EB">
        <w:rPr>
          <w:rFonts w:ascii="Book Antiqua" w:hAnsi="Book Antiqua" w:cs="Times New Roman"/>
          <w:sz w:val="24"/>
          <w:szCs w:val="24"/>
        </w:rPr>
        <w:t>y drops in oxygen saturation &lt;</w:t>
      </w:r>
      <w:r w:rsidR="00BE4527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 xml:space="preserve">92% </w:t>
      </w:r>
      <w:r w:rsidR="00624AC0" w:rsidRPr="00F109EB">
        <w:rPr>
          <w:rFonts w:ascii="Book Antiqua" w:hAnsi="Book Antiqua" w:cs="Times New Roman"/>
          <w:sz w:val="24"/>
          <w:szCs w:val="24"/>
        </w:rPr>
        <w:t>or</w:t>
      </w:r>
      <w:r w:rsidRPr="00F109EB">
        <w:rPr>
          <w:rFonts w:ascii="Book Antiqua" w:hAnsi="Book Antiqua" w:cs="Times New Roman"/>
          <w:sz w:val="24"/>
          <w:szCs w:val="24"/>
        </w:rPr>
        <w:t xml:space="preserve"> the presence of snoring for &gt;</w:t>
      </w:r>
      <w:r w:rsidR="00F13C0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>10 s.</w:t>
      </w:r>
      <w:r w:rsidR="00672EAF" w:rsidRPr="00F109EB">
        <w:rPr>
          <w:rFonts w:ascii="Book Antiqua" w:hAnsi="Book Antiqua" w:cs="Times New Roman"/>
          <w:sz w:val="24"/>
          <w:szCs w:val="24"/>
        </w:rPr>
        <w:t xml:space="preserve"> Pati</w:t>
      </w:r>
      <w:r w:rsidR="003755D8" w:rsidRPr="00F109EB">
        <w:rPr>
          <w:rFonts w:ascii="Book Antiqua" w:hAnsi="Book Antiqua" w:cs="Times New Roman"/>
          <w:sz w:val="24"/>
          <w:szCs w:val="24"/>
        </w:rPr>
        <w:t>ents were determined to be high-</w:t>
      </w:r>
      <w:r w:rsidR="00672EAF" w:rsidRPr="00F109EB">
        <w:rPr>
          <w:rFonts w:ascii="Book Antiqua" w:hAnsi="Book Antiqua" w:cs="Times New Roman"/>
          <w:sz w:val="24"/>
          <w:szCs w:val="24"/>
        </w:rPr>
        <w:t>risk if they met at least 2 of the 3 symptom categories for the Berlin questionnaire.</w:t>
      </w:r>
    </w:p>
    <w:p w:rsidR="00E7054A" w:rsidRPr="00F109EB" w:rsidRDefault="00E7054A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</w:p>
    <w:p w:rsidR="00E7054A" w:rsidRPr="00E7054A" w:rsidRDefault="00E7054A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E7054A">
        <w:rPr>
          <w:rStyle w:val="printanswer2"/>
          <w:rFonts w:ascii="Book Antiqua" w:hAnsi="Book Antiqua" w:cs="Times New Roman"/>
          <w:b/>
          <w:i/>
          <w:sz w:val="24"/>
          <w:szCs w:val="24"/>
        </w:rPr>
        <w:t>RESULTS</w:t>
      </w:r>
    </w:p>
    <w:p w:rsidR="00F6537D" w:rsidRDefault="00F6537D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sz w:val="24"/>
          <w:szCs w:val="24"/>
        </w:rPr>
        <w:t>A total of 60 patients were e</w:t>
      </w:r>
      <w:r w:rsidR="003755D8" w:rsidRPr="00F109EB">
        <w:rPr>
          <w:rFonts w:ascii="Book Antiqua" w:hAnsi="Book Antiqua" w:cs="Times New Roman"/>
          <w:sz w:val="24"/>
          <w:szCs w:val="24"/>
        </w:rPr>
        <w:t>nrolled and completed the study;</w:t>
      </w:r>
      <w:r w:rsidRPr="00F109EB">
        <w:rPr>
          <w:rFonts w:ascii="Book Antiqua" w:hAnsi="Book Antiqua" w:cs="Times New Roman"/>
          <w:sz w:val="24"/>
          <w:szCs w:val="24"/>
        </w:rPr>
        <w:t xml:space="preserve"> mean age was 5</w:t>
      </w:r>
      <w:r w:rsidR="009318BB" w:rsidRPr="00F109EB">
        <w:rPr>
          <w:rFonts w:ascii="Book Antiqua" w:hAnsi="Book Antiqua" w:cs="Times New Roman"/>
          <w:sz w:val="24"/>
          <w:szCs w:val="24"/>
        </w:rPr>
        <w:t>6 years</w:t>
      </w:r>
      <w:r w:rsidRPr="00F109EB">
        <w:rPr>
          <w:rFonts w:ascii="Book Antiqua" w:hAnsi="Book Antiqua" w:cs="Times New Roman"/>
          <w:sz w:val="24"/>
          <w:szCs w:val="24"/>
        </w:rPr>
        <w:t xml:space="preserve"> (range 23-72</w:t>
      </w:r>
      <w:r w:rsidR="00DD54A7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>y</w:t>
      </w:r>
      <w:r w:rsidR="00DD54A7">
        <w:rPr>
          <w:rFonts w:ascii="Book Antiqua" w:hAnsi="Book Antiqua" w:cs="Times New Roman" w:hint="eastAsia"/>
          <w:sz w:val="24"/>
          <w:szCs w:val="24"/>
          <w:lang w:eastAsia="zh-CN"/>
        </w:rPr>
        <w:t>ea</w:t>
      </w:r>
      <w:r w:rsidR="00DD54A7">
        <w:rPr>
          <w:rFonts w:ascii="Book Antiqua" w:hAnsi="Book Antiqua" w:cs="Times New Roman"/>
          <w:sz w:val="24"/>
          <w:szCs w:val="24"/>
        </w:rPr>
        <w:t>r</w:t>
      </w:r>
      <w:r w:rsidRPr="00F109EB">
        <w:rPr>
          <w:rFonts w:ascii="Book Antiqua" w:hAnsi="Book Antiqua" w:cs="Times New Roman"/>
          <w:sz w:val="24"/>
          <w:szCs w:val="24"/>
        </w:rPr>
        <w:t xml:space="preserve">). </w:t>
      </w:r>
      <w:r w:rsidR="00672EAF" w:rsidRPr="00F109EB">
        <w:rPr>
          <w:rStyle w:val="printanswer2"/>
          <w:rFonts w:ascii="Book Antiqua" w:hAnsi="Book Antiqua" w:cs="Times New Roman"/>
          <w:sz w:val="24"/>
          <w:szCs w:val="24"/>
        </w:rPr>
        <w:t>Twenty-six patients had a positive Berlin questionnaire (43.3%), 31 patients had a negati</w:t>
      </w:r>
      <w:r w:rsidR="00DD54A7">
        <w:rPr>
          <w:rStyle w:val="printanswer2"/>
          <w:rFonts w:ascii="Book Antiqua" w:hAnsi="Book Antiqua" w:cs="Times New Roman"/>
          <w:sz w:val="24"/>
          <w:szCs w:val="24"/>
        </w:rPr>
        <w:t>ve Berlin questionnaire (51.6%)</w:t>
      </w:r>
      <w:r w:rsidR="00672EAF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3 patients had an equivocal result (5.0%)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Patients with a positive Berlin questionnaire were more likely to be of increased weight (mean 210.5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Pr="00F109EB">
        <w:rPr>
          <w:rStyle w:val="printanswer2"/>
          <w:rFonts w:ascii="Book Antiqua" w:hAnsi="Book Antiqua" w:cs="Times New Roman"/>
          <w:sz w:val="24"/>
          <w:szCs w:val="24"/>
        </w:rPr>
        <w:t>lbs</w:t>
      </w:r>
      <w:proofErr w:type="spellEnd"/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mean 169.8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Pr="00F109EB">
        <w:rPr>
          <w:rStyle w:val="printanswer2"/>
          <w:rFonts w:ascii="Book Antiqua" w:hAnsi="Book Antiqua" w:cs="Times New Roman"/>
          <w:sz w:val="24"/>
          <w:szCs w:val="24"/>
        </w:rPr>
        <w:t>lbs</w:t>
      </w:r>
      <w:proofErr w:type="spellEnd"/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, </w:t>
      </w:r>
      <w:r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0.003), increased BMI (33.0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kg/m</w:t>
      </w:r>
      <w:r w:rsidRPr="00F109EB">
        <w:rPr>
          <w:rStyle w:val="printanswer2"/>
          <w:rFonts w:ascii="Book Antiqua" w:hAnsi="Book Antiqua" w:cs="Times New Roman"/>
          <w:sz w:val="24"/>
          <w:szCs w:val="24"/>
          <w:vertAlign w:val="superscript"/>
        </w:rPr>
        <w:t>2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26.8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kg/m</w:t>
      </w:r>
      <w:r w:rsidRPr="00F109EB">
        <w:rPr>
          <w:rStyle w:val="printanswer2"/>
          <w:rFonts w:ascii="Book Antiqua" w:hAnsi="Book Antiqua" w:cs="Times New Roman"/>
          <w:sz w:val="24"/>
          <w:szCs w:val="24"/>
          <w:vertAlign w:val="superscript"/>
        </w:rPr>
        <w:t>2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,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0.0016), and have an increased neck circumference (38.4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cm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35.5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cm,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0.012</w:t>
      </w:r>
      <w:r w:rsidR="00624AC0" w:rsidRPr="00F109EB">
        <w:rPr>
          <w:rStyle w:val="printanswer2"/>
          <w:rFonts w:ascii="Book Antiqua" w:hAnsi="Book Antiqua" w:cs="Times New Roman"/>
          <w:sz w:val="24"/>
          <w:szCs w:val="24"/>
        </w:rPr>
        <w:t>)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. Patients with a positive Berlin questionnaire were more likely to have a drop in oxygen saturation &lt;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92% (76.9%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36.4%,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0.01). Patients with snoring were more likely to have a positive Berlin questionnaire (8/9 patients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1/31 patients</w:t>
      </w:r>
      <w:r w:rsidR="009318B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wit</w:t>
      </w:r>
      <w:r w:rsidR="00DD54A7">
        <w:rPr>
          <w:rStyle w:val="printanswer2"/>
          <w:rFonts w:ascii="Book Antiqua" w:hAnsi="Book Antiqua" w:cs="Times New Roman"/>
          <w:sz w:val="24"/>
          <w:szCs w:val="24"/>
        </w:rPr>
        <w:t>h negative Berlin questionnaire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;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0.0045).</w:t>
      </w:r>
    </w:p>
    <w:p w:rsidR="00940FE8" w:rsidRPr="00F109EB" w:rsidRDefault="00940FE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</w:p>
    <w:p w:rsidR="00940FE8" w:rsidRPr="00940FE8" w:rsidRDefault="00940FE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940FE8">
        <w:rPr>
          <w:rStyle w:val="printanswer2"/>
          <w:rFonts w:ascii="Book Antiqua" w:hAnsi="Book Antiqua" w:cs="Times New Roman"/>
          <w:b/>
          <w:i/>
          <w:sz w:val="24"/>
          <w:szCs w:val="24"/>
        </w:rPr>
        <w:t>CONCLUSION</w:t>
      </w:r>
    </w:p>
    <w:p w:rsidR="00CA798B" w:rsidRPr="00F109EB" w:rsidRDefault="00324EA1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t>Risk for OSA</w:t>
      </w:r>
      <w:r w:rsidR="00613ED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is extremely common in a population presenting for a routine colonoscopy</w:t>
      </w:r>
      <w:r w:rsidR="003755D8" w:rsidRPr="00F109EB">
        <w:rPr>
          <w:rStyle w:val="printanswer2"/>
          <w:rFonts w:ascii="Book Antiqua" w:hAnsi="Book Antiqua" w:cs="Times New Roman"/>
          <w:sz w:val="24"/>
          <w:szCs w:val="24"/>
        </w:rPr>
        <w:t>,</w:t>
      </w:r>
      <w:r w:rsidR="008843F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screening</w:t>
      </w:r>
      <w:r w:rsidR="00613ED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t the time of a colonoscopy offers an excellent opportunity</w:t>
      </w:r>
      <w:r w:rsidR="009318B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to </w:t>
      </w:r>
      <w:r w:rsidR="008843F3" w:rsidRPr="00F109EB">
        <w:rPr>
          <w:rStyle w:val="printanswer2"/>
          <w:rFonts w:ascii="Book Antiqua" w:hAnsi="Book Antiqua" w:cs="Times New Roman"/>
          <w:sz w:val="24"/>
          <w:szCs w:val="24"/>
        </w:rPr>
        <w:t>identify these patients</w:t>
      </w:r>
      <w:r w:rsidR="009318BB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</w:p>
    <w:p w:rsidR="00494AE7" w:rsidRPr="00F109EB" w:rsidRDefault="00494AE7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6B6A24" w:rsidRDefault="00494AE7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940FE8">
        <w:rPr>
          <w:rFonts w:ascii="Book Antiqua" w:hAnsi="Book Antiqua" w:cs="Times New Roman"/>
          <w:b/>
          <w:sz w:val="24"/>
          <w:szCs w:val="24"/>
        </w:rPr>
        <w:lastRenderedPageBreak/>
        <w:t>Key</w:t>
      </w:r>
      <w:r w:rsidR="00940FE8" w:rsidRPr="00940FE8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940FE8">
        <w:rPr>
          <w:rFonts w:ascii="Book Antiqua" w:hAnsi="Book Antiqua" w:cs="Times New Roman"/>
          <w:b/>
          <w:sz w:val="24"/>
          <w:szCs w:val="24"/>
        </w:rPr>
        <w:t>words:</w:t>
      </w:r>
      <w:r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940FE8" w:rsidRPr="00F109EB">
        <w:rPr>
          <w:rFonts w:ascii="Book Antiqua" w:hAnsi="Book Antiqua" w:cs="Times New Roman"/>
          <w:sz w:val="24"/>
          <w:szCs w:val="24"/>
        </w:rPr>
        <w:t>C</w:t>
      </w:r>
      <w:r w:rsidRPr="00F109EB">
        <w:rPr>
          <w:rFonts w:ascii="Book Antiqua" w:hAnsi="Book Antiqua" w:cs="Times New Roman"/>
          <w:sz w:val="24"/>
          <w:szCs w:val="24"/>
        </w:rPr>
        <w:t>olonoscopy</w:t>
      </w:r>
      <w:r w:rsidR="00940FE8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940FE8" w:rsidRPr="00F109EB">
        <w:rPr>
          <w:rFonts w:ascii="Book Antiqua" w:hAnsi="Book Antiqua" w:cs="Times New Roman"/>
          <w:sz w:val="24"/>
          <w:szCs w:val="24"/>
        </w:rPr>
        <w:t>O</w:t>
      </w:r>
      <w:r w:rsidRPr="00F109EB">
        <w:rPr>
          <w:rFonts w:ascii="Book Antiqua" w:hAnsi="Book Antiqua" w:cs="Times New Roman"/>
          <w:sz w:val="24"/>
          <w:szCs w:val="24"/>
        </w:rPr>
        <w:t>bstructive sleep apnea</w:t>
      </w:r>
      <w:r w:rsidR="00940FE8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F109EB">
        <w:rPr>
          <w:rFonts w:ascii="Book Antiqua" w:hAnsi="Book Antiqua" w:cs="Times New Roman"/>
          <w:sz w:val="24"/>
          <w:szCs w:val="24"/>
        </w:rPr>
        <w:t xml:space="preserve"> Berlin questionnaire</w:t>
      </w:r>
      <w:r w:rsidR="00940FE8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940FE8" w:rsidRPr="00F109EB">
        <w:rPr>
          <w:rFonts w:ascii="Book Antiqua" w:hAnsi="Book Antiqua" w:cs="Times New Roman"/>
          <w:sz w:val="24"/>
          <w:szCs w:val="24"/>
        </w:rPr>
        <w:t>S</w:t>
      </w:r>
      <w:r w:rsidRPr="00F109EB">
        <w:rPr>
          <w:rFonts w:ascii="Book Antiqua" w:hAnsi="Book Antiqua" w:cs="Times New Roman"/>
          <w:sz w:val="24"/>
          <w:szCs w:val="24"/>
        </w:rPr>
        <w:t>edation</w:t>
      </w:r>
      <w:r w:rsidR="00940FE8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940FE8" w:rsidRPr="00F109EB">
        <w:rPr>
          <w:rFonts w:ascii="Book Antiqua" w:hAnsi="Book Antiqua" w:cs="Times New Roman"/>
          <w:sz w:val="24"/>
          <w:szCs w:val="24"/>
        </w:rPr>
        <w:t>S</w:t>
      </w:r>
      <w:r w:rsidRPr="00F109EB">
        <w:rPr>
          <w:rFonts w:ascii="Book Antiqua" w:hAnsi="Book Antiqua" w:cs="Times New Roman"/>
          <w:sz w:val="24"/>
          <w:szCs w:val="24"/>
        </w:rPr>
        <w:t>creening</w:t>
      </w:r>
    </w:p>
    <w:p w:rsidR="00B962D7" w:rsidRDefault="00B962D7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B962D7" w:rsidRPr="003F2ECC" w:rsidRDefault="003F2ECC" w:rsidP="003F2ECC">
      <w:pPr>
        <w:widowControl w:val="0"/>
        <w:spacing w:after="0" w:line="360" w:lineRule="auto"/>
        <w:jc w:val="both"/>
        <w:rPr>
          <w:rFonts w:ascii="Book Antiqua" w:eastAsia="宋体" w:hAnsi="Book Antiqua" w:cs="Arial"/>
          <w:kern w:val="2"/>
          <w:sz w:val="24"/>
          <w:szCs w:val="24"/>
          <w:lang w:eastAsia="zh-CN"/>
        </w:rPr>
      </w:pPr>
      <w:proofErr w:type="gramStart"/>
      <w:r w:rsidRPr="003F2ECC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 xml:space="preserve">© </w:t>
      </w:r>
      <w:r w:rsidRPr="003F2ECC">
        <w:rPr>
          <w:rFonts w:ascii="Book Antiqua" w:eastAsia="宋体" w:hAnsi="Book Antiqua" w:cs="Arial"/>
          <w:b/>
          <w:kern w:val="2"/>
          <w:sz w:val="24"/>
          <w:szCs w:val="24"/>
          <w:lang w:eastAsia="zh-CN"/>
        </w:rPr>
        <w:t>The Author(s) 2016.</w:t>
      </w:r>
      <w:proofErr w:type="gramEnd"/>
      <w:r w:rsidRPr="003F2ECC">
        <w:rPr>
          <w:rFonts w:ascii="Book Antiqua" w:eastAsia="宋体" w:hAnsi="Book Antiqua" w:cs="Arial"/>
          <w:kern w:val="2"/>
          <w:sz w:val="24"/>
          <w:szCs w:val="24"/>
          <w:lang w:eastAsia="zh-CN"/>
        </w:rPr>
        <w:t xml:space="preserve"> Published by </w:t>
      </w:r>
      <w:proofErr w:type="spellStart"/>
      <w:r w:rsidRPr="003F2ECC">
        <w:rPr>
          <w:rFonts w:ascii="Book Antiqua" w:eastAsia="宋体" w:hAnsi="Book Antiqua" w:cs="Arial"/>
          <w:kern w:val="2"/>
          <w:sz w:val="24"/>
          <w:szCs w:val="24"/>
          <w:lang w:eastAsia="zh-CN"/>
        </w:rPr>
        <w:t>Baishideng</w:t>
      </w:r>
      <w:proofErr w:type="spellEnd"/>
      <w:r w:rsidRPr="003F2ECC">
        <w:rPr>
          <w:rFonts w:ascii="Book Antiqua" w:eastAsia="宋体" w:hAnsi="Book Antiqua" w:cs="Arial"/>
          <w:kern w:val="2"/>
          <w:sz w:val="24"/>
          <w:szCs w:val="24"/>
          <w:lang w:eastAsia="zh-CN"/>
        </w:rPr>
        <w:t xml:space="preserve"> Publishing Group Inc. All rights reserved.</w:t>
      </w:r>
    </w:p>
    <w:p w:rsidR="00494AE7" w:rsidRPr="00F109EB" w:rsidRDefault="00494AE7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</w:p>
    <w:p w:rsidR="006B6A24" w:rsidRPr="00F109EB" w:rsidRDefault="006B6A24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3F2ECC">
        <w:rPr>
          <w:rStyle w:val="printanswer2"/>
          <w:rFonts w:ascii="Book Antiqua" w:hAnsi="Book Antiqua" w:cs="Times New Roman"/>
          <w:b/>
          <w:sz w:val="24"/>
          <w:szCs w:val="24"/>
        </w:rPr>
        <w:t xml:space="preserve">Core </w:t>
      </w:r>
      <w:r w:rsidR="003F2ECC" w:rsidRPr="003F2ECC">
        <w:rPr>
          <w:rStyle w:val="printanswer2"/>
          <w:rFonts w:ascii="Book Antiqua" w:hAnsi="Book Antiqua" w:cs="Times New Roman"/>
          <w:b/>
          <w:sz w:val="24"/>
          <w:szCs w:val="24"/>
        </w:rPr>
        <w:t>t</w:t>
      </w:r>
      <w:r w:rsidRPr="003F2ECC">
        <w:rPr>
          <w:rStyle w:val="printanswer2"/>
          <w:rFonts w:ascii="Book Antiqua" w:hAnsi="Book Antiqua" w:cs="Times New Roman"/>
          <w:b/>
          <w:sz w:val="24"/>
          <w:szCs w:val="24"/>
        </w:rPr>
        <w:t>ip:</w:t>
      </w:r>
      <w:r w:rsidR="003F2ECC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We sought to determine the prevalence of patients at risk for </w:t>
      </w:r>
      <w:r w:rsidR="00B17A29" w:rsidRPr="00F109EB">
        <w:rPr>
          <w:rFonts w:ascii="Book Antiqua" w:hAnsi="Book Antiqua" w:cs="Times New Roman"/>
          <w:sz w:val="24"/>
          <w:szCs w:val="24"/>
        </w:rPr>
        <w:t>obstructive sleep apnea (OSA)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the feasibility of screening patients for sleep apnea presenting for a routine colonoscopy to our outpatient endoscopy facility. </w:t>
      </w:r>
      <w:r w:rsidRPr="00F109EB">
        <w:rPr>
          <w:rFonts w:ascii="Book Antiqua" w:hAnsi="Book Antiqua" w:cs="Times New Roman"/>
          <w:sz w:val="24"/>
          <w:szCs w:val="24"/>
        </w:rPr>
        <w:t xml:space="preserve">All patients were screened for OSA with the Berlin questionnaire prior to the procedure.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Overall, screening patients for sleep apnea at the time of a colonoscopy offers a unique opportunity not only to screen for colon cancer but also to identify patients at high risk for OSA who should undergo further testing. </w:t>
      </w:r>
    </w:p>
    <w:p w:rsidR="006B6A24" w:rsidRPr="00F109EB" w:rsidRDefault="006B6A24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DC2AA5" w:rsidRPr="006D42BF" w:rsidRDefault="00DC2AA5" w:rsidP="00DC2AA5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6D42BF">
        <w:rPr>
          <w:rFonts w:ascii="Book Antiqua" w:hAnsi="Book Antiqua" w:cs="Times New Roman"/>
          <w:sz w:val="24"/>
          <w:szCs w:val="24"/>
          <w:lang w:eastAsia="zh-CN"/>
        </w:rPr>
        <w:t>Harvin</w:t>
      </w:r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G</w:t>
      </w:r>
      <w:r w:rsidRPr="006D42BF">
        <w:rPr>
          <w:rFonts w:ascii="Book Antiqua" w:hAnsi="Book Antiqua" w:cs="Times New Roman"/>
          <w:sz w:val="24"/>
          <w:szCs w:val="24"/>
          <w:lang w:eastAsia="zh-CN"/>
        </w:rPr>
        <w:t>, Ali</w:t>
      </w:r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E</w:t>
      </w:r>
      <w:r w:rsidRPr="006D42BF">
        <w:rPr>
          <w:rFonts w:ascii="Book Antiqua" w:hAnsi="Book Antiqua" w:cs="Times New Roman"/>
          <w:sz w:val="24"/>
          <w:szCs w:val="24"/>
          <w:lang w:eastAsia="zh-CN"/>
        </w:rPr>
        <w:t>, Raina</w:t>
      </w:r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</w:t>
      </w:r>
      <w:r w:rsidRPr="006D42BF">
        <w:rPr>
          <w:rFonts w:ascii="Book Antiqua" w:hAnsi="Book Antiqua" w:cs="Times New Roman"/>
          <w:sz w:val="24"/>
          <w:szCs w:val="24"/>
          <w:lang w:eastAsia="zh-CN"/>
        </w:rPr>
        <w:t>, Leland</w:t>
      </w:r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W</w:t>
      </w:r>
      <w:r w:rsidRPr="006D42BF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6D42BF">
        <w:rPr>
          <w:rFonts w:ascii="Book Antiqua" w:hAnsi="Book Antiqua" w:cs="Times New Roman"/>
          <w:sz w:val="24"/>
          <w:szCs w:val="24"/>
          <w:lang w:eastAsia="zh-CN"/>
        </w:rPr>
        <w:t>Abid</w:t>
      </w:r>
      <w:proofErr w:type="spellEnd"/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S</w:t>
      </w:r>
      <w:r w:rsidRPr="006D42BF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6D42BF">
        <w:rPr>
          <w:rFonts w:ascii="Book Antiqua" w:hAnsi="Book Antiqua" w:cs="Times New Roman"/>
          <w:sz w:val="24"/>
          <w:szCs w:val="24"/>
          <w:lang w:eastAsia="zh-CN"/>
        </w:rPr>
        <w:t>Vahora</w:t>
      </w:r>
      <w:proofErr w:type="spellEnd"/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Z</w:t>
      </w:r>
      <w:r w:rsidRPr="006D42BF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6D42BF">
        <w:rPr>
          <w:rFonts w:ascii="Book Antiqua" w:hAnsi="Book Antiqua" w:cs="Times New Roman"/>
          <w:sz w:val="24"/>
          <w:szCs w:val="24"/>
          <w:lang w:eastAsia="zh-CN"/>
        </w:rPr>
        <w:t>Movahed</w:t>
      </w:r>
      <w:proofErr w:type="spellEnd"/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H</w:t>
      </w:r>
      <w:r w:rsidRPr="006D42BF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6D42BF">
        <w:rPr>
          <w:rFonts w:ascii="Book Antiqua" w:hAnsi="Book Antiqua" w:cs="Times New Roman"/>
          <w:sz w:val="24"/>
          <w:szCs w:val="24"/>
          <w:lang w:eastAsia="zh-CN"/>
        </w:rPr>
        <w:t>Kachru</w:t>
      </w:r>
      <w:proofErr w:type="spellEnd"/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S</w:t>
      </w:r>
      <w:r w:rsidRPr="006D42BF">
        <w:rPr>
          <w:rFonts w:ascii="Book Antiqua" w:hAnsi="Book Antiqua" w:cs="Times New Roman"/>
          <w:sz w:val="24"/>
          <w:szCs w:val="24"/>
          <w:lang w:eastAsia="zh-CN"/>
        </w:rPr>
        <w:t>, Tee</w:t>
      </w:r>
      <w:r w:rsidR="00CE66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R</w:t>
      </w:r>
      <w:r w:rsidR="006D42BF" w:rsidRPr="006D42BF"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Pr="006D42BF">
        <w:rPr>
          <w:rFonts w:ascii="Book Antiqua" w:hAnsi="Book Antiqua"/>
          <w:sz w:val="24"/>
          <w:szCs w:val="24"/>
        </w:rPr>
        <w:t>Patients presenting for colonoscopy:</w:t>
      </w:r>
      <w:r w:rsidRPr="006D42B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6D42BF">
        <w:rPr>
          <w:rFonts w:ascii="Book Antiqua" w:hAnsi="Book Antiqua"/>
          <w:sz w:val="24"/>
          <w:szCs w:val="24"/>
        </w:rPr>
        <w:t>A great opportunity to screen for sleep apnea</w:t>
      </w:r>
      <w:r w:rsidR="006D42BF" w:rsidRPr="006D42BF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r w:rsidR="006D42BF" w:rsidRPr="006D42BF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="006D42BF" w:rsidRPr="006D42BF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="006D42BF" w:rsidRPr="006D42BF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="006D42BF" w:rsidRPr="006D42BF">
        <w:rPr>
          <w:rFonts w:ascii="Book Antiqua" w:hAnsi="Book Antiqua"/>
          <w:i/>
          <w:iCs/>
          <w:sz w:val="24"/>
          <w:szCs w:val="24"/>
        </w:rPr>
        <w:t>Endosc</w:t>
      </w:r>
      <w:proofErr w:type="spellEnd"/>
      <w:r w:rsidR="006D42BF" w:rsidRPr="006D42BF">
        <w:rPr>
          <w:rFonts w:ascii="Book Antiqua" w:hAnsi="Book Antiqua" w:hint="eastAsia"/>
          <w:iCs/>
          <w:sz w:val="24"/>
          <w:szCs w:val="24"/>
        </w:rPr>
        <w:t xml:space="preserve"> 2016; </w:t>
      </w:r>
      <w:proofErr w:type="gramStart"/>
      <w:r w:rsidR="006D42BF" w:rsidRPr="006D42BF">
        <w:rPr>
          <w:rFonts w:ascii="Book Antiqua" w:hAnsi="Book Antiqua" w:hint="eastAsia"/>
          <w:iCs/>
          <w:sz w:val="24"/>
          <w:szCs w:val="24"/>
        </w:rPr>
        <w:t>In</w:t>
      </w:r>
      <w:proofErr w:type="gramEnd"/>
      <w:r w:rsidR="006D42BF" w:rsidRPr="006D42BF">
        <w:rPr>
          <w:rFonts w:ascii="Book Antiqua" w:hAnsi="Book Antiqua" w:hint="eastAsia"/>
          <w:iCs/>
          <w:sz w:val="24"/>
          <w:szCs w:val="24"/>
        </w:rPr>
        <w:t xml:space="preserve"> press</w:t>
      </w:r>
    </w:p>
    <w:p w:rsidR="006B6A24" w:rsidRPr="00F109EB" w:rsidRDefault="006B6A24" w:rsidP="0039277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A25DE1" w:rsidRPr="00F109EB" w:rsidRDefault="00A25DE1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047028" w:rsidRPr="00F109EB" w:rsidRDefault="0004702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109EB">
        <w:rPr>
          <w:rFonts w:ascii="Book Antiqua" w:hAnsi="Book Antiqua" w:cs="Times New Roman"/>
          <w:sz w:val="24"/>
          <w:szCs w:val="24"/>
        </w:rPr>
        <w:br w:type="page"/>
      </w:r>
    </w:p>
    <w:p w:rsidR="004528AC" w:rsidRPr="00570FDA" w:rsidRDefault="00570FDA" w:rsidP="0039277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570FDA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:rsidR="00CF3394" w:rsidRPr="00F109EB" w:rsidRDefault="001E0085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Fonts w:ascii="Book Antiqua" w:hAnsi="Book Antiqua" w:cs="Times New Roman"/>
          <w:sz w:val="24"/>
          <w:szCs w:val="24"/>
        </w:rPr>
        <w:t>O</w:t>
      </w:r>
      <w:r w:rsidR="0087048C" w:rsidRPr="00F109EB">
        <w:rPr>
          <w:rFonts w:ascii="Book Antiqua" w:hAnsi="Book Antiqua" w:cs="Times New Roman"/>
          <w:sz w:val="24"/>
          <w:szCs w:val="24"/>
        </w:rPr>
        <w:t>bstructive sleep apnea (OSA)</w:t>
      </w:r>
      <w:r w:rsidR="006E1B1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35572F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is extremely common and </w:t>
      </w:r>
      <w:r w:rsidR="006E1B1C" w:rsidRPr="00F109EB">
        <w:rPr>
          <w:rStyle w:val="printanswer2"/>
          <w:rFonts w:ascii="Book Antiqua" w:hAnsi="Book Antiqua" w:cs="Times New Roman"/>
          <w:sz w:val="24"/>
          <w:szCs w:val="24"/>
        </w:rPr>
        <w:t>affects 2</w:t>
      </w:r>
      <w:r w:rsidR="00570FDA" w:rsidRPr="00F109EB">
        <w:rPr>
          <w:rStyle w:val="printanswer2"/>
          <w:rFonts w:ascii="Book Antiqua" w:hAnsi="Book Antiqua" w:cs="Times New Roman"/>
          <w:sz w:val="24"/>
          <w:szCs w:val="24"/>
        </w:rPr>
        <w:t>%</w:t>
      </w:r>
      <w:r w:rsidR="00570FDA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6E1B1C" w:rsidRPr="00F109EB">
        <w:rPr>
          <w:rStyle w:val="printanswer2"/>
          <w:rFonts w:ascii="Book Antiqua" w:hAnsi="Book Antiqua" w:cs="Times New Roman"/>
          <w:sz w:val="24"/>
          <w:szCs w:val="24"/>
        </w:rPr>
        <w:t>4% of the population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b3VuZzwvQXV0aG9yPjxZZWFyPjE5OTM8L1llYXI+PFJl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b3VuZzwvQXV0aG9yPjxZZWFyPjE5OTM8L1llYXI+PFJl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Young, 1993 #815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35572F" w:rsidRPr="00F109EB">
        <w:rPr>
          <w:rStyle w:val="printanswer2"/>
          <w:rFonts w:ascii="Book Antiqua" w:hAnsi="Book Antiqua" w:cs="Times New Roman"/>
          <w:sz w:val="24"/>
          <w:szCs w:val="24"/>
        </w:rPr>
        <w:t>, yet a</w:t>
      </w:r>
      <w:r w:rsidR="006E1B1C" w:rsidRPr="00F109EB">
        <w:rPr>
          <w:rStyle w:val="printanswer2"/>
          <w:rFonts w:ascii="Book Antiqua" w:hAnsi="Book Antiqua" w:cs="Times New Roman"/>
          <w:sz w:val="24"/>
          <w:szCs w:val="24"/>
        </w:rPr>
        <w:t>round 9</w:t>
      </w:r>
      <w:r w:rsidR="00DC2504" w:rsidRPr="00F109EB">
        <w:rPr>
          <w:rStyle w:val="printanswer2"/>
          <w:rFonts w:ascii="Book Antiqua" w:hAnsi="Book Antiqua" w:cs="Times New Roman"/>
          <w:sz w:val="24"/>
          <w:szCs w:val="24"/>
        </w:rPr>
        <w:t>2</w:t>
      </w:r>
      <w:r w:rsidR="006E1B1C" w:rsidRPr="00F109EB">
        <w:rPr>
          <w:rStyle w:val="printanswer2"/>
          <w:rFonts w:ascii="Book Antiqua" w:hAnsi="Book Antiqua" w:cs="Times New Roman"/>
          <w:sz w:val="24"/>
          <w:szCs w:val="24"/>
        </w:rPr>
        <w:t>% of females and 82% males with OSA are undiagnosed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/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&lt;EndNote&gt;&lt;Cite&gt;&lt;Author&gt;Young&lt;/Author&gt;&lt;Year&gt;1997&lt;/Year&gt;&lt;RecNum&gt;1688&lt;/RecNum&gt;&lt;DisplayText&gt;&lt;style face="superscript"&gt;[2]&lt;/style&gt;&lt;/DisplayText&gt;&lt;record&gt;&lt;rec-number&gt;1688&lt;/rec-number&gt;&lt;foreign-keys&gt;&lt;key app="EN" db-id="zesvt9vrhwedawef0r45tzr6es22f2z5ex0z" timestamp="1439680900"&gt;1688&lt;/key&gt;&lt;/foreign-keys&gt;&lt;ref-type name="Journal Article"&gt;17&lt;/ref-type&gt;&lt;contributors&gt;&lt;authors&gt;&lt;author&gt;Young, T.&lt;/author&gt;&lt;author&gt;Evans, L.&lt;/author&gt;&lt;author&gt;Finn, L.&lt;/author&gt;&lt;author&gt;Palta, M.&lt;/author&gt;&lt;/authors&gt;&lt;/contributors&gt;&lt;auth-address&gt;Department of Preventive Medicine, University of Wisconsin-Madison 53705, USA.&lt;/auth-address&gt;&lt;titles&gt;&lt;title&gt;Estimation of the clinically diagnosed proportion of sleep apnea syndrome in middle-aged men and women&lt;/title&gt;&lt;secondary-title&gt;Sleep&lt;/secondary-title&gt;&lt;alt-title&gt;Sleep&lt;/alt-title&gt;&lt;/titles&gt;&lt;periodical&gt;&lt;full-title&gt;Sleep&lt;/full-title&gt;&lt;abbr-1&gt;Sleep&lt;/abbr-1&gt;&lt;abbr-2&gt;Sleep&lt;/abbr-2&gt;&lt;/periodical&gt;&lt;alt-periodical&gt;&lt;full-title&gt;Sleep&lt;/full-title&gt;&lt;abbr-1&gt;Sleep&lt;/abbr-1&gt;&lt;abbr-2&gt;Sleep&lt;/abbr-2&gt;&lt;/alt-periodical&gt;&lt;pages&gt;705-6&lt;/pages&gt;&lt;volume&gt;20&lt;/volume&gt;&lt;number&gt;9&lt;/number&gt;&lt;keywords&gt;&lt;keyword&gt;Adult&lt;/keyword&gt;&lt;keyword&gt;Age Factors&lt;/keyword&gt;&lt;keyword&gt;Female&lt;/keyword&gt;&lt;keyword&gt;Humans&lt;/keyword&gt;&lt;keyword&gt;Male&lt;/keyword&gt;&lt;keyword&gt;Middle Aged&lt;/keyword&gt;&lt;keyword&gt;Sex Factors&lt;/keyword&gt;&lt;keyword&gt;Sleep Apnea Syndromes/*diagnosis/epidemiology&lt;/keyword&gt;&lt;/keywords&gt;&lt;dates&gt;&lt;year&gt;1997&lt;/year&gt;&lt;pub-dates&gt;&lt;date&gt;Sep&lt;/date&gt;&lt;/pub-dates&gt;&lt;/dates&gt;&lt;isbn&gt;0161-8105 (Print)&amp;#xD;0161-8105 (Linking)&lt;/isbn&gt;&lt;accession-num&gt;9406321&lt;/accession-num&gt;&lt;urls&gt;&lt;related-urls&gt;&lt;url&gt;http://www.ncbi.nlm.nih.gov/pubmed/9406321&lt;/url&gt;&lt;/related-urls&gt;&lt;/urls&gt;&lt;/record&gt;&lt;/Cite&gt;&lt;/EndNote&gt;</w:instrTex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Young, 1997 #1688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6E1B1C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C53E01" w:rsidRPr="00F109EB">
        <w:rPr>
          <w:rStyle w:val="printanswer2"/>
          <w:rFonts w:ascii="Book Antiqua" w:hAnsi="Book Antiqua" w:cs="Times New Roman"/>
          <w:sz w:val="24"/>
          <w:szCs w:val="24"/>
        </w:rPr>
        <w:t>OSA</w:t>
      </w:r>
      <w:r w:rsidR="0087150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has been associated with an increased cardiovascular mortality</w:t>
      </w:r>
      <w:hyperlink w:anchor="_ENREF_2" w:tooltip="Poceta, 1999 #870" w:history="1"/>
      <w:r w:rsidR="00FD315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risk for stroke</w:t>
      </w:r>
      <w:r w:rsidR="00FD315C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3NrZW52dW88L0F1dGhvcj48WWVhcj4xOTg3PC9ZZWFy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3NrZW52dW88L0F1dGhvcj48WWVhcj4xOTg3PC9ZZWFy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FD315C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FD315C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Koskenvuo, 1987 #1002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Poceta, 1999 #870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D315C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87048C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E8158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some studies have shown an increased perioperative morbidity and mortality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dXB0YTwvQXV0aG9yPjxZZWFyPjIwMDE8L1llYXI+PFJl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dXB0YTwvQXV0aG9yPjxZZWFyPjIwMDE8L1llYXI+PFJl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Gupta, 2001 #4526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E8158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. </w:t>
      </w:r>
      <w:r w:rsidR="000D4EE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Various screening tools </w:t>
      </w:r>
      <w:r w:rsidR="004C4FD5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o identify patients at risk </w:t>
      </w:r>
      <w:r w:rsidR="00C53E01" w:rsidRPr="00F109EB">
        <w:rPr>
          <w:rStyle w:val="printanswer2"/>
          <w:rFonts w:ascii="Book Antiqua" w:hAnsi="Book Antiqua" w:cs="Times New Roman"/>
          <w:sz w:val="24"/>
          <w:szCs w:val="24"/>
        </w:rPr>
        <w:t>for OSA</w:t>
      </w:r>
      <w:r w:rsidR="000D4EE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have been 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>utilized including the</w:t>
      </w:r>
      <w:r w:rsidR="000D4EE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Berlin questionnaire, 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he </w:t>
      </w:r>
      <w:r w:rsidR="000D4EE8" w:rsidRPr="00F109EB">
        <w:rPr>
          <w:rStyle w:val="printanswer2"/>
          <w:rFonts w:ascii="Book Antiqua" w:hAnsi="Book Antiqua" w:cs="Times New Roman"/>
          <w:sz w:val="24"/>
          <w:szCs w:val="24"/>
        </w:rPr>
        <w:t>STOP questionnaire</w:t>
      </w:r>
      <w:r w:rsidR="00672EAF" w:rsidRPr="00F109EB">
        <w:rPr>
          <w:rStyle w:val="printanswer2"/>
          <w:rFonts w:ascii="Book Antiqua" w:hAnsi="Book Antiqua" w:cs="Times New Roman"/>
          <w:sz w:val="24"/>
          <w:szCs w:val="24"/>
        </w:rPr>
        <w:t>,</w:t>
      </w:r>
      <w:r w:rsidR="00EF3C1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672EAF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he ASA checklist, </w:t>
      </w:r>
      <w:r w:rsidR="00EF3C18" w:rsidRPr="00F109EB">
        <w:rPr>
          <w:rStyle w:val="printanswer2"/>
          <w:rFonts w:ascii="Book Antiqua" w:hAnsi="Book Antiqua" w:cs="Times New Roman"/>
          <w:sz w:val="24"/>
          <w:szCs w:val="24"/>
        </w:rPr>
        <w:t>and STOP-BANG</w:t>
      </w:r>
      <w:r w:rsidR="00300B0A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HVuZzwvQXV0aG9yPjxZZWFyPjIwMDg8L1llYXI+PFJl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HVuZzwvQXV0aG9yPjxZZWFyPjIwMDg8L1llYXI+PFJl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300B0A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300B0A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Chung, 2008 #1181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EF3BF2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Chung, 2008 #1489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00B0A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0D4EE8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6E1B1C" w:rsidRPr="00F109EB">
        <w:rPr>
          <w:rStyle w:val="printanswer2"/>
          <w:rFonts w:ascii="Book Antiqua" w:hAnsi="Book Antiqua" w:cs="Times New Roman"/>
          <w:sz w:val="24"/>
          <w:szCs w:val="24"/>
        </w:rPr>
        <w:t>The Berlin Questionnaire has been determined to be one of the best methods for identifying pat</w:t>
      </w:r>
      <w:r w:rsidR="00C53E01" w:rsidRPr="00F109EB">
        <w:rPr>
          <w:rStyle w:val="printanswer2"/>
          <w:rFonts w:ascii="Book Antiqua" w:hAnsi="Book Antiqua" w:cs="Times New Roman"/>
          <w:sz w:val="24"/>
          <w:szCs w:val="24"/>
        </w:rPr>
        <w:t>ients likely to have OSA</w:t>
      </w:r>
      <w:r w:rsidR="00A1490B" w:rsidRPr="00F109EB">
        <w:rPr>
          <w:rStyle w:val="printanswer2"/>
          <w:rFonts w:ascii="Book Antiqua" w:hAnsi="Book Antiqua" w:cs="Times New Roman"/>
          <w:sz w:val="24"/>
          <w:szCs w:val="24"/>
        </w:rPr>
        <w:t>, and has been shown to be helpful in surgical patients in detecting patients a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>t</w:t>
      </w:r>
      <w:r w:rsidR="00A1490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high risk of OSA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HVuZzwvQXV0aG9yPjxZZWFyPjIwMDg8L1llYXI+PFJl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HVuZzwvQXV0aG9yPjxZZWFyPjIwMDg8L1llYXI+PFJl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Chung, 2008 #1181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503DE8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DD6ABF" w:rsidRPr="00F109EB">
        <w:rPr>
          <w:rStyle w:val="printanswer2"/>
          <w:rFonts w:ascii="Book Antiqua" w:hAnsi="Book Antiqua" w:cs="Times New Roman"/>
          <w:sz w:val="24"/>
          <w:szCs w:val="24"/>
        </w:rPr>
        <w:t>In one study, p</w:t>
      </w:r>
      <w:r w:rsidR="001B11F7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tients in the high risk group on the </w:t>
      </w:r>
      <w:r w:rsidR="00D5156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Berlin questionnaire </w:t>
      </w:r>
      <w:r w:rsidR="001B11F7" w:rsidRPr="00F109EB">
        <w:rPr>
          <w:rStyle w:val="printanswer2"/>
          <w:rFonts w:ascii="Book Antiqua" w:hAnsi="Book Antiqua" w:cs="Times New Roman"/>
          <w:sz w:val="24"/>
          <w:szCs w:val="24"/>
        </w:rPr>
        <w:t>predicted a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1B11F7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respiratory disturbance index of greater than 5 with a </w:t>
      </w:r>
      <w:r w:rsidR="00B13C30" w:rsidRPr="00F109EB">
        <w:rPr>
          <w:rStyle w:val="printanswer2"/>
          <w:rFonts w:ascii="Book Antiqua" w:hAnsi="Book Antiqua" w:cs="Times New Roman"/>
          <w:sz w:val="24"/>
          <w:szCs w:val="24"/>
        </w:rPr>
        <w:t>sensitivity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D51562" w:rsidRPr="00F109EB">
        <w:rPr>
          <w:rStyle w:val="printanswer2"/>
          <w:rFonts w:ascii="Book Antiqua" w:hAnsi="Book Antiqua" w:cs="Times New Roman"/>
          <w:sz w:val="24"/>
          <w:szCs w:val="24"/>
        </w:rPr>
        <w:t>of</w:t>
      </w:r>
      <w:r w:rsidR="00B13C3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4C4FD5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86% </w:t>
      </w:r>
      <w:r w:rsidR="00B13C3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nd </w:t>
      </w:r>
      <w:r w:rsidR="00D51562" w:rsidRPr="00F109EB">
        <w:rPr>
          <w:rStyle w:val="printanswer2"/>
          <w:rFonts w:ascii="Book Antiqua" w:hAnsi="Book Antiqua" w:cs="Times New Roman"/>
          <w:sz w:val="24"/>
          <w:szCs w:val="24"/>
        </w:rPr>
        <w:t>a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B13C30" w:rsidRPr="00F109EB">
        <w:rPr>
          <w:rStyle w:val="printanswer2"/>
          <w:rFonts w:ascii="Book Antiqua" w:hAnsi="Book Antiqua" w:cs="Times New Roman"/>
          <w:sz w:val="24"/>
          <w:szCs w:val="24"/>
        </w:rPr>
        <w:t>specificity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D51562" w:rsidRPr="00F109EB">
        <w:rPr>
          <w:rStyle w:val="printanswer2"/>
          <w:rFonts w:ascii="Book Antiqua" w:hAnsi="Book Antiqua" w:cs="Times New Roman"/>
          <w:sz w:val="24"/>
          <w:szCs w:val="24"/>
        </w:rPr>
        <w:t>of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4C4FD5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77% 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>with</w:t>
      </w:r>
      <w:r w:rsidR="00B13C3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 p</w:t>
      </w:r>
      <w:r w:rsidR="001B11F7" w:rsidRPr="00F109EB">
        <w:rPr>
          <w:rStyle w:val="printanswer2"/>
          <w:rFonts w:ascii="Book Antiqua" w:hAnsi="Book Antiqua" w:cs="Times New Roman"/>
          <w:sz w:val="24"/>
          <w:szCs w:val="24"/>
        </w:rPr>
        <w:t>ositive predictive value of 89%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ZXR6ZXI8L0F1dGhvcj48WWVhcj4xOTk5PC9ZZWFyPjxS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ZXR6ZXI8L0F1dGhvcj48WWVhcj4xOTk5PC9ZZWFyPjxS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Netzer, 1999 #762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B13C30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hyperlink w:anchor="_ENREF_8" w:tooltip="Bachar, 2012 #1032" w:history="1"/>
      <w:r w:rsidR="00672EAF" w:rsidRPr="00F109EB">
        <w:rPr>
          <w:rStyle w:val="printanswer2"/>
          <w:rFonts w:ascii="Book Antiqua" w:hAnsi="Book Antiqua" w:cs="Times New Roman"/>
          <w:sz w:val="24"/>
          <w:szCs w:val="24"/>
        </w:rPr>
        <w:t>One</w:t>
      </w:r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study showed that of patients who snored greater than 10 s during their screening colonoscopies, all were noted to have OSA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FyYXJhPC9BdXRob3I+PFllYXI+MjAxMDwvWWVhcj48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FyYXJhPC9BdXRob3I+PFllYXI+MjAxMDwvWWVhcj48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Sharara, 2010 #4788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hyperlink w:anchor="_ENREF_14" w:tooltip="Sharara, 2010 #1689" w:history="1"/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We sought to determine the prevalence of </w:t>
      </w:r>
      <w:r w:rsidR="00744953" w:rsidRPr="00F109EB">
        <w:rPr>
          <w:rStyle w:val="printanswer2"/>
          <w:rFonts w:ascii="Book Antiqua" w:hAnsi="Book Antiqua" w:cs="Times New Roman"/>
          <w:sz w:val="24"/>
          <w:szCs w:val="24"/>
        </w:rPr>
        <w:t>patients at risk for</w:t>
      </w:r>
      <w:r w:rsidR="00B07167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>OSA and the feasibility of screening patients for sleep apnea presenting for a routine colonoscopy to our outpatient endoscopy facility</w:t>
      </w:r>
      <w:r w:rsidR="00B07167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</w:p>
    <w:p w:rsidR="00C53E01" w:rsidRPr="00F109EB" w:rsidRDefault="00C53E01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C62C1A" w:rsidRPr="00C62C1A" w:rsidRDefault="00C62C1A" w:rsidP="00C62C1A">
      <w:pPr>
        <w:widowControl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</w:pPr>
      <w:r w:rsidRPr="00C62C1A">
        <w:rPr>
          <w:rFonts w:ascii="Book Antiqua" w:eastAsia="宋体" w:hAnsi="Book Antiqua" w:cs="Times New Roman"/>
          <w:b/>
          <w:kern w:val="2"/>
          <w:sz w:val="24"/>
          <w:szCs w:val="24"/>
          <w:lang w:eastAsia="zh-CN"/>
        </w:rPr>
        <w:t>MATERIALS AND METHODS</w:t>
      </w:r>
    </w:p>
    <w:p w:rsidR="00503DE8" w:rsidRPr="00F109EB" w:rsidRDefault="00503DE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109EB">
        <w:rPr>
          <w:rFonts w:ascii="Book Antiqua" w:hAnsi="Book Antiqua" w:cs="Times New Roman"/>
          <w:sz w:val="24"/>
          <w:szCs w:val="24"/>
        </w:rPr>
        <w:t xml:space="preserve">Adult patients having a </w:t>
      </w:r>
      <w:r w:rsidR="00F17928" w:rsidRPr="00F109EB">
        <w:rPr>
          <w:rFonts w:ascii="Book Antiqua" w:hAnsi="Book Antiqua" w:cs="Times New Roman"/>
          <w:sz w:val="24"/>
          <w:szCs w:val="24"/>
        </w:rPr>
        <w:t>colonoscopy</w:t>
      </w:r>
      <w:r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672EAF" w:rsidRPr="00F109EB">
        <w:rPr>
          <w:rFonts w:ascii="Book Antiqua" w:hAnsi="Book Antiqua" w:cs="Times New Roman"/>
          <w:sz w:val="24"/>
          <w:szCs w:val="24"/>
        </w:rPr>
        <w:t xml:space="preserve">only </w:t>
      </w:r>
      <w:r w:rsidRPr="00F109EB">
        <w:rPr>
          <w:rFonts w:ascii="Book Antiqua" w:hAnsi="Book Antiqua" w:cs="Times New Roman"/>
          <w:sz w:val="24"/>
          <w:szCs w:val="24"/>
        </w:rPr>
        <w:t>for routine indications a</w:t>
      </w:r>
      <w:r w:rsidR="00C53E01" w:rsidRPr="00F109EB">
        <w:rPr>
          <w:rFonts w:ascii="Book Antiqua" w:hAnsi="Book Antiqua" w:cs="Times New Roman"/>
          <w:sz w:val="24"/>
          <w:szCs w:val="24"/>
        </w:rPr>
        <w:t>t the East Carolina University Outpatient Endoscopy C</w:t>
      </w:r>
      <w:r w:rsidRPr="00F109EB">
        <w:rPr>
          <w:rFonts w:ascii="Book Antiqua" w:hAnsi="Book Antiqua" w:cs="Times New Roman"/>
          <w:sz w:val="24"/>
          <w:szCs w:val="24"/>
        </w:rPr>
        <w:t xml:space="preserve">enter between the dates </w:t>
      </w:r>
      <w:r w:rsidR="002B645A" w:rsidRPr="00F109EB">
        <w:rPr>
          <w:rFonts w:ascii="Book Antiqua" w:hAnsi="Book Antiqua" w:cs="Times New Roman"/>
          <w:sz w:val="24"/>
          <w:szCs w:val="24"/>
        </w:rPr>
        <w:t xml:space="preserve">November 3, 2014 </w:t>
      </w:r>
      <w:r w:rsidR="00C53E01" w:rsidRPr="00F109EB">
        <w:rPr>
          <w:rFonts w:ascii="Book Antiqua" w:hAnsi="Book Antiqua" w:cs="Times New Roman"/>
          <w:sz w:val="24"/>
          <w:szCs w:val="24"/>
        </w:rPr>
        <w:t>and</w:t>
      </w:r>
      <w:r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2B645A" w:rsidRPr="00F109EB">
        <w:rPr>
          <w:rFonts w:ascii="Book Antiqua" w:hAnsi="Book Antiqua" w:cs="Times New Roman"/>
          <w:sz w:val="24"/>
          <w:szCs w:val="24"/>
        </w:rPr>
        <w:t>February 12, 2015</w:t>
      </w:r>
      <w:r w:rsidRPr="00F109EB">
        <w:rPr>
          <w:rFonts w:ascii="Book Antiqua" w:hAnsi="Book Antiqua" w:cs="Times New Roman"/>
          <w:sz w:val="24"/>
          <w:szCs w:val="24"/>
        </w:rPr>
        <w:t xml:space="preserve"> were eligible to participate in the study if they did not carry a</w:t>
      </w:r>
      <w:r w:rsidR="00C53E01" w:rsidRPr="00F109EB">
        <w:rPr>
          <w:rFonts w:ascii="Book Antiqua" w:hAnsi="Book Antiqua" w:cs="Times New Roman"/>
          <w:sz w:val="24"/>
          <w:szCs w:val="24"/>
        </w:rPr>
        <w:t xml:space="preserve"> diagnosis of sleep apnea and</w:t>
      </w:r>
      <w:r w:rsidR="00FF1EB1" w:rsidRPr="00F109EB">
        <w:rPr>
          <w:rFonts w:ascii="Book Antiqua" w:hAnsi="Book Antiqua" w:cs="Times New Roman"/>
          <w:sz w:val="24"/>
          <w:szCs w:val="24"/>
        </w:rPr>
        <w:t xml:space="preserve"> had not</w:t>
      </w:r>
      <w:r w:rsidRPr="00F109EB">
        <w:rPr>
          <w:rFonts w:ascii="Book Antiqua" w:hAnsi="Book Antiqua" w:cs="Times New Roman"/>
          <w:sz w:val="24"/>
          <w:szCs w:val="24"/>
        </w:rPr>
        <w:t xml:space="preserve"> had a prior sleep study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624AC0" w:rsidRPr="00F109EB">
        <w:rPr>
          <w:rFonts w:ascii="Book Antiqua" w:hAnsi="Book Antiqua" w:cs="Times New Roman"/>
          <w:sz w:val="24"/>
          <w:szCs w:val="24"/>
        </w:rPr>
        <w:t xml:space="preserve">The study was approved by the East Carolina University and </w:t>
      </w:r>
      <w:proofErr w:type="spellStart"/>
      <w:r w:rsidR="00624AC0" w:rsidRPr="00F109EB">
        <w:rPr>
          <w:rFonts w:ascii="Book Antiqua" w:hAnsi="Book Antiqua" w:cs="Times New Roman"/>
          <w:sz w:val="24"/>
          <w:szCs w:val="24"/>
        </w:rPr>
        <w:t>Vidant</w:t>
      </w:r>
      <w:proofErr w:type="spellEnd"/>
      <w:r w:rsidR="00624AC0" w:rsidRPr="00F109EB">
        <w:rPr>
          <w:rFonts w:ascii="Book Antiqua" w:hAnsi="Book Antiqua" w:cs="Times New Roman"/>
          <w:sz w:val="24"/>
          <w:szCs w:val="24"/>
        </w:rPr>
        <w:t xml:space="preserve"> Medical Center Institutional Review Board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624AC0" w:rsidRPr="00F109EB">
        <w:rPr>
          <w:rFonts w:ascii="Book Antiqua" w:hAnsi="Book Antiqua" w:cs="Times New Roman"/>
          <w:sz w:val="24"/>
          <w:szCs w:val="24"/>
        </w:rPr>
        <w:t xml:space="preserve">Written informed consent was obtained from all the patients. </w:t>
      </w:r>
      <w:r w:rsidR="00766AC9" w:rsidRPr="00F109EB">
        <w:rPr>
          <w:rFonts w:ascii="Book Antiqua" w:hAnsi="Book Antiqua" w:cs="Times New Roman"/>
          <w:sz w:val="24"/>
          <w:szCs w:val="24"/>
        </w:rPr>
        <w:t xml:space="preserve">Enrollment was limited to days with additional personnel present to help enroll patients. </w:t>
      </w:r>
      <w:r w:rsidR="00F17928" w:rsidRPr="00F109EB">
        <w:rPr>
          <w:rFonts w:ascii="Book Antiqua" w:hAnsi="Book Antiqua" w:cs="Times New Roman"/>
          <w:sz w:val="24"/>
          <w:szCs w:val="24"/>
        </w:rPr>
        <w:t>Exclusion</w:t>
      </w:r>
      <w:r w:rsidRPr="00F109EB">
        <w:rPr>
          <w:rFonts w:ascii="Book Antiqua" w:hAnsi="Book Antiqua" w:cs="Times New Roman"/>
          <w:sz w:val="24"/>
          <w:szCs w:val="24"/>
        </w:rPr>
        <w:t xml:space="preserve"> criteria included our standard exclusion criteria for the outpatient endoscopy </w:t>
      </w:r>
      <w:r w:rsidR="00F17928" w:rsidRPr="00F109EB">
        <w:rPr>
          <w:rFonts w:ascii="Book Antiqua" w:hAnsi="Book Antiqua" w:cs="Times New Roman"/>
          <w:sz w:val="24"/>
          <w:szCs w:val="24"/>
        </w:rPr>
        <w:t xml:space="preserve">center: </w:t>
      </w:r>
      <w:r w:rsidRPr="00F109EB">
        <w:rPr>
          <w:rFonts w:ascii="Book Antiqua" w:hAnsi="Book Antiqua" w:cs="Times New Roman"/>
          <w:sz w:val="24"/>
          <w:szCs w:val="24"/>
        </w:rPr>
        <w:t>BMI</w:t>
      </w:r>
      <w:r w:rsidR="002D4EE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>&gt;</w:t>
      </w:r>
      <w:r w:rsidR="002D4EE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>52, age &lt;</w:t>
      </w:r>
      <w:r w:rsidR="003535C9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 xml:space="preserve">18, </w:t>
      </w:r>
      <w:r w:rsidR="00B43649" w:rsidRPr="00F109EB">
        <w:rPr>
          <w:rFonts w:ascii="Book Antiqua" w:hAnsi="Book Antiqua" w:cs="Times New Roman"/>
          <w:sz w:val="24"/>
          <w:szCs w:val="24"/>
        </w:rPr>
        <w:t xml:space="preserve">home oxygen use, </w:t>
      </w:r>
      <w:r w:rsidR="00C1703D" w:rsidRPr="00F109EB">
        <w:rPr>
          <w:rFonts w:ascii="Book Antiqua" w:hAnsi="Book Antiqua" w:cs="Times New Roman"/>
          <w:sz w:val="24"/>
          <w:szCs w:val="24"/>
        </w:rPr>
        <w:t xml:space="preserve">cardiac </w:t>
      </w:r>
      <w:r w:rsidRPr="00F109EB">
        <w:rPr>
          <w:rFonts w:ascii="Book Antiqua" w:hAnsi="Book Antiqua" w:cs="Times New Roman"/>
          <w:sz w:val="24"/>
          <w:szCs w:val="24"/>
        </w:rPr>
        <w:t xml:space="preserve">defibrillator, </w:t>
      </w:r>
      <w:r w:rsidR="00606759" w:rsidRPr="00F109EB">
        <w:rPr>
          <w:rFonts w:ascii="Book Antiqua" w:hAnsi="Book Antiqua" w:cs="Times New Roman"/>
          <w:sz w:val="24"/>
          <w:szCs w:val="24"/>
        </w:rPr>
        <w:t>and</w:t>
      </w:r>
      <w:r w:rsidRPr="00F109EB">
        <w:rPr>
          <w:rFonts w:ascii="Book Antiqua" w:hAnsi="Book Antiqua" w:cs="Times New Roman"/>
          <w:sz w:val="24"/>
          <w:szCs w:val="24"/>
        </w:rPr>
        <w:t xml:space="preserve"> ASA class 4 patients. </w:t>
      </w:r>
    </w:p>
    <w:p w:rsidR="00F86FC6" w:rsidRPr="00F109EB" w:rsidRDefault="007431D8" w:rsidP="003535C9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sz w:val="24"/>
          <w:szCs w:val="24"/>
        </w:rPr>
        <w:t>All</w:t>
      </w:r>
      <w:r w:rsidR="00FF1EB1" w:rsidRPr="00F109EB">
        <w:rPr>
          <w:rFonts w:ascii="Book Antiqua" w:hAnsi="Book Antiqua" w:cs="Times New Roman"/>
          <w:sz w:val="24"/>
          <w:szCs w:val="24"/>
        </w:rPr>
        <w:t xml:space="preserve"> patients had a determination of</w:t>
      </w:r>
      <w:r w:rsidRPr="00F109EB">
        <w:rPr>
          <w:rFonts w:ascii="Book Antiqua" w:hAnsi="Book Antiqua" w:cs="Times New Roman"/>
          <w:sz w:val="24"/>
          <w:szCs w:val="24"/>
        </w:rPr>
        <w:t xml:space="preserve"> their height, weight, BMI, </w:t>
      </w:r>
      <w:proofErr w:type="spellStart"/>
      <w:r w:rsidR="00C53E01" w:rsidRPr="00F109EB">
        <w:rPr>
          <w:rFonts w:ascii="Book Antiqua" w:hAnsi="Book Antiqua" w:cs="Times New Roman"/>
          <w:sz w:val="24"/>
          <w:szCs w:val="24"/>
        </w:rPr>
        <w:t>M</w:t>
      </w:r>
      <w:r w:rsidRPr="00F109EB">
        <w:rPr>
          <w:rFonts w:ascii="Book Antiqua" w:hAnsi="Book Antiqua" w:cs="Times New Roman"/>
          <w:sz w:val="24"/>
          <w:szCs w:val="24"/>
        </w:rPr>
        <w:t>allampati</w:t>
      </w:r>
      <w:proofErr w:type="spellEnd"/>
      <w:r w:rsidR="00F17928" w:rsidRPr="00F109EB">
        <w:rPr>
          <w:rFonts w:ascii="Book Antiqua" w:hAnsi="Book Antiqua" w:cs="Times New Roman"/>
          <w:sz w:val="24"/>
          <w:szCs w:val="24"/>
        </w:rPr>
        <w:t xml:space="preserve"> score</w:t>
      </w:r>
      <w:r w:rsidRPr="00F109EB">
        <w:rPr>
          <w:rFonts w:ascii="Book Antiqua" w:hAnsi="Book Antiqua" w:cs="Times New Roman"/>
          <w:sz w:val="24"/>
          <w:szCs w:val="24"/>
        </w:rPr>
        <w:t>, neck circumference</w:t>
      </w:r>
      <w:r w:rsidR="00766AC9" w:rsidRPr="00F109EB">
        <w:rPr>
          <w:rFonts w:ascii="Book Antiqua" w:hAnsi="Book Antiqua" w:cs="Times New Roman"/>
          <w:sz w:val="24"/>
          <w:szCs w:val="24"/>
        </w:rPr>
        <w:t>,</w:t>
      </w:r>
      <w:r w:rsidRPr="00F109EB">
        <w:rPr>
          <w:rFonts w:ascii="Book Antiqua" w:hAnsi="Book Antiqua" w:cs="Times New Roman"/>
          <w:sz w:val="24"/>
          <w:szCs w:val="24"/>
        </w:rPr>
        <w:t xml:space="preserve"> and whether they had a history of hypertension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D8738E" w:rsidRPr="00F109E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C53E01" w:rsidRPr="00F109EB">
        <w:rPr>
          <w:rFonts w:ascii="Book Antiqua" w:hAnsi="Book Antiqua" w:cs="Times New Roman"/>
          <w:sz w:val="24"/>
          <w:szCs w:val="24"/>
        </w:rPr>
        <w:t>M</w:t>
      </w:r>
      <w:r w:rsidR="00D8738E" w:rsidRPr="00F109EB">
        <w:rPr>
          <w:rFonts w:ascii="Book Antiqua" w:hAnsi="Book Antiqua" w:cs="Times New Roman"/>
          <w:sz w:val="24"/>
          <w:szCs w:val="24"/>
        </w:rPr>
        <w:t>allampati</w:t>
      </w:r>
      <w:proofErr w:type="spellEnd"/>
      <w:r w:rsidR="00D8738E" w:rsidRPr="00F109EB">
        <w:rPr>
          <w:rFonts w:ascii="Book Antiqua" w:hAnsi="Book Antiqua" w:cs="Times New Roman"/>
          <w:sz w:val="24"/>
          <w:szCs w:val="24"/>
        </w:rPr>
        <w:t xml:space="preserve"> was calculated by both the gastroenterologist and the nurse anesthetist, and a consensus was </w:t>
      </w:r>
      <w:r w:rsidR="00D8738E" w:rsidRPr="00F109EB">
        <w:rPr>
          <w:rFonts w:ascii="Book Antiqua" w:hAnsi="Book Antiqua" w:cs="Times New Roman"/>
          <w:sz w:val="24"/>
          <w:szCs w:val="24"/>
        </w:rPr>
        <w:lastRenderedPageBreak/>
        <w:t xml:space="preserve">reached prior to performing the procedure. </w:t>
      </w:r>
      <w:r w:rsidRPr="00F109EB">
        <w:rPr>
          <w:rFonts w:ascii="Book Antiqua" w:hAnsi="Book Antiqua" w:cs="Times New Roman"/>
          <w:sz w:val="24"/>
          <w:szCs w:val="24"/>
        </w:rPr>
        <w:t>All patients were administered the Berlin questionnaire prior to the procedure by either the attending</w:t>
      </w:r>
      <w:r w:rsidR="004E18BE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Pr="00F109EB">
        <w:rPr>
          <w:rFonts w:ascii="Book Antiqua" w:hAnsi="Book Antiqua" w:cs="Times New Roman"/>
          <w:sz w:val="24"/>
          <w:szCs w:val="24"/>
        </w:rPr>
        <w:t>or the research fellow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7A320E" w:rsidRPr="00F109EB">
        <w:rPr>
          <w:rFonts w:ascii="Book Antiqua" w:hAnsi="Book Antiqua" w:cs="Times New Roman"/>
          <w:sz w:val="24"/>
          <w:szCs w:val="24"/>
        </w:rPr>
        <w:t>Pati</w:t>
      </w:r>
      <w:r w:rsidR="00C53E01" w:rsidRPr="00F109EB">
        <w:rPr>
          <w:rFonts w:ascii="Book Antiqua" w:hAnsi="Book Antiqua" w:cs="Times New Roman"/>
          <w:sz w:val="24"/>
          <w:szCs w:val="24"/>
        </w:rPr>
        <w:t>ents were determined to be high-</w:t>
      </w:r>
      <w:r w:rsidR="007A320E" w:rsidRPr="00F109EB">
        <w:rPr>
          <w:rFonts w:ascii="Book Antiqua" w:hAnsi="Book Antiqua" w:cs="Times New Roman"/>
          <w:sz w:val="24"/>
          <w:szCs w:val="24"/>
        </w:rPr>
        <w:t>risk if they met at least 2 of the 3 symptom categories</w:t>
      </w:r>
      <w:r w:rsidR="00F17928" w:rsidRPr="00F109EB">
        <w:rPr>
          <w:rFonts w:ascii="Book Antiqua" w:hAnsi="Book Antiqua" w:cs="Times New Roman"/>
          <w:sz w:val="24"/>
          <w:szCs w:val="24"/>
        </w:rPr>
        <w:t xml:space="preserve"> for the Berlin questionnaire</w:t>
      </w:r>
      <w:r w:rsidR="007A320E" w:rsidRPr="00F109EB">
        <w:rPr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F17928" w:rsidRPr="00F109EB">
        <w:rPr>
          <w:rFonts w:ascii="Book Antiqua" w:hAnsi="Book Antiqua" w:cs="Times New Roman"/>
          <w:sz w:val="24"/>
          <w:szCs w:val="24"/>
        </w:rPr>
        <w:t>If</w:t>
      </w:r>
      <w:r w:rsidR="00DC4D1A" w:rsidRPr="00F109EB">
        <w:rPr>
          <w:rFonts w:ascii="Book Antiqua" w:hAnsi="Book Antiqua" w:cs="Times New Roman"/>
          <w:sz w:val="24"/>
          <w:szCs w:val="24"/>
        </w:rPr>
        <w:t xml:space="preserve"> the patient was negative by category 2 or 3, and if they </w:t>
      </w:r>
      <w:r w:rsidR="00B43649" w:rsidRPr="00F109EB">
        <w:rPr>
          <w:rFonts w:ascii="Book Antiqua" w:hAnsi="Book Antiqua" w:cs="Times New Roman"/>
          <w:sz w:val="24"/>
          <w:szCs w:val="24"/>
        </w:rPr>
        <w:t>were not aware</w:t>
      </w:r>
      <w:r w:rsidR="00DC4D1A" w:rsidRPr="00F109EB">
        <w:rPr>
          <w:rFonts w:ascii="Book Antiqua" w:hAnsi="Book Antiqua" w:cs="Times New Roman"/>
          <w:sz w:val="24"/>
          <w:szCs w:val="24"/>
        </w:rPr>
        <w:t xml:space="preserve"> whether they snored, they were given an equivocal result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EA2C4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he group determined to </w:t>
      </w:r>
      <w:r w:rsidR="00C53E01" w:rsidRPr="00F109EB">
        <w:rPr>
          <w:rStyle w:val="printanswer2"/>
          <w:rFonts w:ascii="Book Antiqua" w:hAnsi="Book Antiqua" w:cs="Times New Roman"/>
          <w:sz w:val="24"/>
          <w:szCs w:val="24"/>
        </w:rPr>
        <w:t>have a high likelihood of sleep-</w:t>
      </w:r>
      <w:r w:rsidR="00EA2C4E" w:rsidRPr="00F109EB">
        <w:rPr>
          <w:rStyle w:val="printanswer2"/>
          <w:rFonts w:ascii="Book Antiqua" w:hAnsi="Book Antiqua" w:cs="Times New Roman"/>
          <w:sz w:val="24"/>
          <w:szCs w:val="24"/>
        </w:rPr>
        <w:t>disordered breathing</w:t>
      </w:r>
      <w:r w:rsidR="00F1792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based upon a </w:t>
      </w:r>
      <w:r w:rsidR="00EA2C4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positive result on the Berlin questionnaire </w:t>
      </w:r>
      <w:r w:rsidR="00C53E01" w:rsidRPr="00F109EB">
        <w:rPr>
          <w:rFonts w:ascii="Book Antiqua" w:hAnsi="Book Antiqua" w:cs="Times New Roman"/>
          <w:sz w:val="24"/>
          <w:szCs w:val="24"/>
        </w:rPr>
        <w:t xml:space="preserve">were recommended to follow </w:t>
      </w:r>
      <w:r w:rsidR="00EA2C4E" w:rsidRPr="00F109EB">
        <w:rPr>
          <w:rFonts w:ascii="Book Antiqua" w:hAnsi="Book Antiqua" w:cs="Times New Roman"/>
          <w:sz w:val="24"/>
          <w:szCs w:val="24"/>
        </w:rPr>
        <w:t>up with the primary care physician to consider a sleep study per standard medical care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</w:p>
    <w:p w:rsidR="00503DE8" w:rsidRDefault="00624AC0" w:rsidP="00BC600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sz w:val="24"/>
          <w:szCs w:val="24"/>
        </w:rPr>
        <w:t xml:space="preserve">The </w:t>
      </w:r>
      <w:r w:rsidR="00F17928" w:rsidRPr="00F109EB">
        <w:rPr>
          <w:rFonts w:ascii="Book Antiqua" w:hAnsi="Book Antiqua" w:cs="Times New Roman"/>
          <w:sz w:val="24"/>
          <w:szCs w:val="24"/>
        </w:rPr>
        <w:t xml:space="preserve">colonoscopy </w:t>
      </w:r>
      <w:r w:rsidRPr="00F109EB">
        <w:rPr>
          <w:rFonts w:ascii="Book Antiqua" w:hAnsi="Book Antiqua" w:cs="Times New Roman"/>
          <w:sz w:val="24"/>
          <w:szCs w:val="24"/>
        </w:rPr>
        <w:t xml:space="preserve">was </w:t>
      </w:r>
      <w:r w:rsidR="00F17928" w:rsidRPr="00F109EB">
        <w:rPr>
          <w:rFonts w:ascii="Book Antiqua" w:hAnsi="Book Antiqua" w:cs="Times New Roman"/>
          <w:sz w:val="24"/>
          <w:szCs w:val="24"/>
        </w:rPr>
        <w:t xml:space="preserve">performed </w:t>
      </w:r>
      <w:r w:rsidR="00723AB9" w:rsidRPr="00F109EB">
        <w:rPr>
          <w:rFonts w:ascii="Book Antiqua" w:hAnsi="Book Antiqua" w:cs="Times New Roman"/>
          <w:sz w:val="24"/>
          <w:szCs w:val="24"/>
        </w:rPr>
        <w:t>under standard monitoring</w:t>
      </w:r>
      <w:r w:rsidRPr="00F109EB">
        <w:rPr>
          <w:rFonts w:ascii="Book Antiqua" w:hAnsi="Book Antiqua" w:cs="Times New Roman"/>
          <w:sz w:val="24"/>
          <w:szCs w:val="24"/>
        </w:rPr>
        <w:t xml:space="preserve"> for all patients</w:t>
      </w:r>
      <w:r w:rsidR="00723AB9" w:rsidRPr="00F109EB">
        <w:rPr>
          <w:rFonts w:ascii="Book Antiqua" w:hAnsi="Book Antiqua" w:cs="Times New Roman"/>
          <w:sz w:val="24"/>
          <w:szCs w:val="24"/>
        </w:rPr>
        <w:t xml:space="preserve"> to include blood press</w:t>
      </w:r>
      <w:r w:rsidR="00C53E01" w:rsidRPr="00F109EB">
        <w:rPr>
          <w:rFonts w:ascii="Book Antiqua" w:hAnsi="Book Antiqua" w:cs="Times New Roman"/>
          <w:sz w:val="24"/>
          <w:szCs w:val="24"/>
        </w:rPr>
        <w:t xml:space="preserve">ure and </w:t>
      </w:r>
      <w:r w:rsidR="00723AB9" w:rsidRPr="00F109EB">
        <w:rPr>
          <w:rFonts w:ascii="Book Antiqua" w:hAnsi="Book Antiqua" w:cs="Times New Roman"/>
          <w:sz w:val="24"/>
          <w:szCs w:val="24"/>
        </w:rPr>
        <w:t xml:space="preserve">continuous heart rate and oxygen saturation monitoring </w:t>
      </w:r>
      <w:r w:rsidRPr="00F109EB">
        <w:rPr>
          <w:rFonts w:ascii="Book Antiqua" w:hAnsi="Book Antiqua" w:cs="Times New Roman"/>
          <w:sz w:val="24"/>
          <w:szCs w:val="24"/>
        </w:rPr>
        <w:t>with</w:t>
      </w:r>
      <w:r w:rsidR="00723AB9" w:rsidRPr="00F109EB">
        <w:rPr>
          <w:rFonts w:ascii="Book Antiqua" w:hAnsi="Book Antiqua" w:cs="Times New Roman"/>
          <w:sz w:val="24"/>
          <w:szCs w:val="24"/>
        </w:rPr>
        <w:t xml:space="preserve"> 2L of oxygen per nasal </w:t>
      </w:r>
      <w:r w:rsidR="00DA75B1" w:rsidRPr="00F109EB">
        <w:rPr>
          <w:rFonts w:ascii="Book Antiqua" w:hAnsi="Book Antiqua" w:cs="Times New Roman"/>
          <w:sz w:val="24"/>
          <w:szCs w:val="24"/>
        </w:rPr>
        <w:t>cannula</w:t>
      </w:r>
      <w:r w:rsidR="00F17928" w:rsidRPr="00F109EB">
        <w:rPr>
          <w:rFonts w:ascii="Book Antiqua" w:hAnsi="Book Antiqua" w:cs="Times New Roman"/>
          <w:sz w:val="24"/>
          <w:szCs w:val="24"/>
        </w:rPr>
        <w:t xml:space="preserve">. </w:t>
      </w:r>
      <w:r w:rsidRPr="00F109EB">
        <w:rPr>
          <w:rFonts w:ascii="Book Antiqua" w:hAnsi="Book Antiqua" w:cs="Times New Roman"/>
          <w:sz w:val="24"/>
          <w:szCs w:val="24"/>
        </w:rPr>
        <w:t xml:space="preserve">Nurse anesthetist- administered </w:t>
      </w:r>
      <w:proofErr w:type="spellStart"/>
      <w:r w:rsidRPr="00F109EB">
        <w:rPr>
          <w:rFonts w:ascii="Book Antiqua" w:hAnsi="Book Antiqua" w:cs="Times New Roman"/>
          <w:sz w:val="24"/>
          <w:szCs w:val="24"/>
        </w:rPr>
        <w:t>propofol</w:t>
      </w:r>
      <w:proofErr w:type="spellEnd"/>
      <w:r w:rsidRPr="00F109EB">
        <w:rPr>
          <w:rFonts w:ascii="Book Antiqua" w:hAnsi="Book Antiqua" w:cs="Times New Roman"/>
          <w:sz w:val="24"/>
          <w:szCs w:val="24"/>
        </w:rPr>
        <w:t xml:space="preserve"> was used for all cases. </w:t>
      </w:r>
      <w:r w:rsidR="002A1D86" w:rsidRPr="00F109EB">
        <w:rPr>
          <w:rFonts w:ascii="Book Antiqua" w:hAnsi="Book Antiqua"/>
          <w:sz w:val="24"/>
          <w:szCs w:val="24"/>
        </w:rPr>
        <w:t xml:space="preserve">Patients were given a bolus of </w:t>
      </w:r>
      <w:proofErr w:type="spellStart"/>
      <w:r w:rsidR="002A1D86" w:rsidRPr="00F109EB">
        <w:rPr>
          <w:rFonts w:ascii="Book Antiqua" w:hAnsi="Book Antiqua"/>
          <w:sz w:val="24"/>
          <w:szCs w:val="24"/>
        </w:rPr>
        <w:t>propofol</w:t>
      </w:r>
      <w:proofErr w:type="spellEnd"/>
      <w:r w:rsidR="002A1D86" w:rsidRPr="00F109EB">
        <w:rPr>
          <w:rFonts w:ascii="Book Antiqua" w:hAnsi="Book Antiqua"/>
          <w:sz w:val="24"/>
          <w:szCs w:val="24"/>
        </w:rPr>
        <w:t xml:space="preserve"> by the nurse </w:t>
      </w:r>
      <w:proofErr w:type="spellStart"/>
      <w:r w:rsidR="002A1D86" w:rsidRPr="00F109EB">
        <w:rPr>
          <w:rFonts w:ascii="Book Antiqua" w:hAnsi="Book Antiqua"/>
          <w:sz w:val="24"/>
          <w:szCs w:val="24"/>
        </w:rPr>
        <w:t>anesthesist</w:t>
      </w:r>
      <w:proofErr w:type="spellEnd"/>
      <w:r w:rsidR="002A1D86" w:rsidRPr="00F109EB">
        <w:rPr>
          <w:rFonts w:ascii="Book Antiqua" w:hAnsi="Book Antiqua"/>
          <w:sz w:val="24"/>
          <w:szCs w:val="24"/>
        </w:rPr>
        <w:t xml:space="preserve"> with additional injections every few minutes titrated to a moderate sedation level</w:t>
      </w:r>
      <w:r w:rsidR="002A1D86" w:rsidRPr="00F109EB">
        <w:rPr>
          <w:rFonts w:ascii="Book Antiqua" w:hAnsi="Book Antiqua" w:cs="Times New Roman"/>
          <w:sz w:val="24"/>
          <w:szCs w:val="24"/>
        </w:rPr>
        <w:t xml:space="preserve">. </w:t>
      </w:r>
      <w:r w:rsidR="00723AB9" w:rsidRPr="00F109EB">
        <w:rPr>
          <w:rFonts w:ascii="Book Antiqua" w:hAnsi="Book Antiqua" w:cs="Times New Roman"/>
          <w:sz w:val="24"/>
          <w:szCs w:val="24"/>
        </w:rPr>
        <w:t>Any drops in oxygen saturation &lt;</w:t>
      </w:r>
      <w:r w:rsidR="00F13C0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723AB9" w:rsidRPr="00F109EB">
        <w:rPr>
          <w:rFonts w:ascii="Book Antiqua" w:hAnsi="Book Antiqua" w:cs="Times New Roman"/>
          <w:sz w:val="24"/>
          <w:szCs w:val="24"/>
        </w:rPr>
        <w:t>92% were noted</w:t>
      </w:r>
      <w:r w:rsidR="00766AC9" w:rsidRPr="00F109EB">
        <w:rPr>
          <w:rFonts w:ascii="Book Antiqua" w:hAnsi="Book Antiqua" w:cs="Times New Roman"/>
          <w:sz w:val="24"/>
          <w:szCs w:val="24"/>
        </w:rPr>
        <w:t>, and patients</w:t>
      </w:r>
      <w:r w:rsidR="00FF1EB1" w:rsidRPr="00F109EB">
        <w:rPr>
          <w:rFonts w:ascii="Book Antiqua" w:hAnsi="Book Antiqua" w:cs="Times New Roman"/>
          <w:sz w:val="24"/>
          <w:szCs w:val="24"/>
        </w:rPr>
        <w:t xml:space="preserve"> were also observed for the presence of snoring for &gt;</w:t>
      </w:r>
      <w:r w:rsidR="00F13C0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F1EB1" w:rsidRPr="00F109EB">
        <w:rPr>
          <w:rFonts w:ascii="Book Antiqua" w:hAnsi="Book Antiqua" w:cs="Times New Roman"/>
          <w:sz w:val="24"/>
          <w:szCs w:val="24"/>
        </w:rPr>
        <w:t>10 s.</w:t>
      </w:r>
    </w:p>
    <w:p w:rsidR="00F91B38" w:rsidRPr="00F109EB" w:rsidRDefault="00F91B38" w:rsidP="00BC600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C312CA" w:rsidRPr="00F91B38" w:rsidRDefault="001463FE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F91B38">
        <w:rPr>
          <w:rStyle w:val="printanswer2"/>
          <w:rFonts w:ascii="Book Antiqua" w:hAnsi="Book Antiqua" w:cs="Times New Roman"/>
          <w:b/>
          <w:i/>
          <w:sz w:val="24"/>
          <w:szCs w:val="24"/>
        </w:rPr>
        <w:t>S</w:t>
      </w:r>
      <w:r w:rsidR="00F91B38" w:rsidRPr="00F91B38">
        <w:rPr>
          <w:rStyle w:val="printanswer2"/>
          <w:rFonts w:ascii="Book Antiqua" w:hAnsi="Book Antiqua" w:cs="Times New Roman"/>
          <w:b/>
          <w:i/>
          <w:sz w:val="24"/>
          <w:szCs w:val="24"/>
        </w:rPr>
        <w:t>tatistics</w:t>
      </w:r>
      <w:r w:rsidR="00751F6B">
        <w:rPr>
          <w:rStyle w:val="printanswer2"/>
          <w:rFonts w:ascii="Book Antiqua" w:hAnsi="Book Antiqua" w:cs="Times New Roman" w:hint="eastAsia"/>
          <w:b/>
          <w:i/>
          <w:sz w:val="24"/>
          <w:szCs w:val="24"/>
          <w:lang w:eastAsia="zh-CN"/>
        </w:rPr>
        <w:t xml:space="preserve"> </w:t>
      </w:r>
      <w:r w:rsidR="002863ED">
        <w:rPr>
          <w:rStyle w:val="printanswer2"/>
          <w:rFonts w:ascii="Book Antiqua" w:hAnsi="Book Antiqua" w:cs="Times New Roman" w:hint="eastAsia"/>
          <w:b/>
          <w:i/>
          <w:sz w:val="24"/>
          <w:szCs w:val="24"/>
          <w:lang w:eastAsia="zh-CN"/>
        </w:rPr>
        <w:t>analysis</w:t>
      </w:r>
    </w:p>
    <w:p w:rsidR="00FD29DA" w:rsidRDefault="00FD29DA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t>Data were entered manually, and s</w:t>
      </w:r>
      <w:r w:rsidR="00C1703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atistical analysis was performed using SAS Version 9.1 (SAS Institute, Cary, NC). </w:t>
      </w:r>
      <w:r w:rsidR="00E11E0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Statistical review was performed </w:t>
      </w:r>
      <w:r w:rsidR="0092003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by </w:t>
      </w:r>
      <w:r w:rsidR="00E11E0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 biomedical statistician. </w:t>
      </w:r>
      <w:r w:rsidR="00C1703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Descriptive statistics were performed using standard methods. </w:t>
      </w:r>
      <w:r w:rsidR="002863ED" w:rsidRPr="002863ED">
        <w:rPr>
          <w:rStyle w:val="printanswer2"/>
          <w:rFonts w:ascii="Book Antiqua" w:hAnsi="Book Antiqua" w:cs="Times New Roman"/>
          <w:i/>
          <w:sz w:val="24"/>
          <w:szCs w:val="24"/>
        </w:rPr>
        <w:t>χ</w:t>
      </w:r>
      <w:r w:rsidR="002863ED" w:rsidRPr="002863ED">
        <w:rPr>
          <w:rStyle w:val="printanswer2"/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>2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test and Fischer’s exact test were used to test direct association between dro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>p in oxygen saturation &lt;</w:t>
      </w:r>
      <w:r w:rsidR="002863ED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92</w:t>
      </w:r>
      <w:r w:rsidR="002863ED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>%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with the results of the Berlin questionnaire</w:t>
      </w:r>
      <w:r w:rsidR="003B23B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snoring and with the results of the Berlin questionnaire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. A two sample t-test was used to test direct association between height, weight, BMI, neck circumference, and the Berlin questionnaire. </w:t>
      </w:r>
    </w:p>
    <w:p w:rsidR="00751F6B" w:rsidRPr="00F109EB" w:rsidRDefault="00751F6B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</w:p>
    <w:p w:rsidR="00503DE8" w:rsidRPr="00751F6B" w:rsidRDefault="00751F6B" w:rsidP="00392771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751F6B">
        <w:rPr>
          <w:rFonts w:ascii="Book Antiqua" w:hAnsi="Book Antiqua" w:cs="Times New Roman"/>
          <w:b/>
          <w:sz w:val="24"/>
          <w:szCs w:val="24"/>
        </w:rPr>
        <w:t>RESULTS</w:t>
      </w:r>
    </w:p>
    <w:p w:rsidR="00326730" w:rsidRPr="00F109EB" w:rsidRDefault="00503DE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sz w:val="24"/>
          <w:szCs w:val="24"/>
        </w:rPr>
        <w:t xml:space="preserve">A total of </w:t>
      </w:r>
      <w:r w:rsidR="001A5C9A" w:rsidRPr="00F109EB">
        <w:rPr>
          <w:rFonts w:ascii="Book Antiqua" w:hAnsi="Book Antiqua" w:cs="Times New Roman"/>
          <w:sz w:val="24"/>
          <w:szCs w:val="24"/>
        </w:rPr>
        <w:t>60</w:t>
      </w:r>
      <w:r w:rsidRPr="00F109EB">
        <w:rPr>
          <w:rFonts w:ascii="Book Antiqua" w:hAnsi="Book Antiqua" w:cs="Times New Roman"/>
          <w:sz w:val="24"/>
          <w:szCs w:val="24"/>
        </w:rPr>
        <w:t xml:space="preserve"> patien</w:t>
      </w:r>
      <w:r w:rsidR="00DC4D1A" w:rsidRPr="00F109EB">
        <w:rPr>
          <w:rFonts w:ascii="Book Antiqua" w:hAnsi="Book Antiqua" w:cs="Times New Roman"/>
          <w:sz w:val="24"/>
          <w:szCs w:val="24"/>
        </w:rPr>
        <w:t>ts were enrolled and comple</w:t>
      </w:r>
      <w:r w:rsidR="0084294D" w:rsidRPr="00F109EB">
        <w:rPr>
          <w:rFonts w:ascii="Book Antiqua" w:hAnsi="Book Antiqua" w:cs="Times New Roman"/>
          <w:sz w:val="24"/>
          <w:szCs w:val="24"/>
        </w:rPr>
        <w:t>ted the study;</w:t>
      </w:r>
      <w:r w:rsidR="00DC4D1A" w:rsidRPr="00F109EB">
        <w:rPr>
          <w:rFonts w:ascii="Book Antiqua" w:hAnsi="Book Antiqua" w:cs="Times New Roman"/>
          <w:sz w:val="24"/>
          <w:szCs w:val="24"/>
        </w:rPr>
        <w:t xml:space="preserve"> me</w:t>
      </w:r>
      <w:r w:rsidR="00FF1EB1" w:rsidRPr="00F109EB">
        <w:rPr>
          <w:rFonts w:ascii="Book Antiqua" w:hAnsi="Book Antiqua" w:cs="Times New Roman"/>
          <w:sz w:val="24"/>
          <w:szCs w:val="24"/>
        </w:rPr>
        <w:t>an age was</w:t>
      </w:r>
      <w:r w:rsidR="006E58CC" w:rsidRPr="00F109EB">
        <w:rPr>
          <w:rFonts w:ascii="Book Antiqua" w:hAnsi="Book Antiqua" w:cs="Times New Roman"/>
          <w:sz w:val="24"/>
          <w:szCs w:val="24"/>
        </w:rPr>
        <w:t xml:space="preserve"> 5</w:t>
      </w:r>
      <w:r w:rsidR="00C119F0" w:rsidRPr="00F109EB">
        <w:rPr>
          <w:rFonts w:ascii="Book Antiqua" w:hAnsi="Book Antiqua" w:cs="Times New Roman"/>
          <w:sz w:val="24"/>
          <w:szCs w:val="24"/>
        </w:rPr>
        <w:t>6</w:t>
      </w:r>
      <w:r w:rsidR="00DC4D1A" w:rsidRPr="00F109EB">
        <w:rPr>
          <w:rFonts w:ascii="Book Antiqua" w:hAnsi="Book Antiqua" w:cs="Times New Roman"/>
          <w:sz w:val="24"/>
          <w:szCs w:val="24"/>
        </w:rPr>
        <w:t xml:space="preserve"> (range </w:t>
      </w:r>
      <w:r w:rsidR="006E58CC" w:rsidRPr="00F109EB">
        <w:rPr>
          <w:rFonts w:ascii="Book Antiqua" w:hAnsi="Book Antiqua" w:cs="Times New Roman"/>
          <w:sz w:val="24"/>
          <w:szCs w:val="24"/>
        </w:rPr>
        <w:t>23-72</w:t>
      </w:r>
      <w:r w:rsidR="003F65CB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C4D1A" w:rsidRPr="00F109EB">
        <w:rPr>
          <w:rFonts w:ascii="Book Antiqua" w:hAnsi="Book Antiqua" w:cs="Times New Roman"/>
          <w:sz w:val="24"/>
          <w:szCs w:val="24"/>
        </w:rPr>
        <w:t>y</w:t>
      </w:r>
      <w:r w:rsidR="003F65CB">
        <w:rPr>
          <w:rFonts w:ascii="Book Antiqua" w:hAnsi="Book Antiqua" w:cs="Times New Roman" w:hint="eastAsia"/>
          <w:sz w:val="24"/>
          <w:szCs w:val="24"/>
          <w:lang w:eastAsia="zh-CN"/>
        </w:rPr>
        <w:t>ear</w:t>
      </w:r>
      <w:r w:rsidR="00DC4D1A" w:rsidRPr="00F109EB">
        <w:rPr>
          <w:rFonts w:ascii="Book Antiqua" w:hAnsi="Book Antiqua" w:cs="Times New Roman"/>
          <w:sz w:val="24"/>
          <w:szCs w:val="24"/>
        </w:rPr>
        <w:t>). The baseline demograph</w:t>
      </w:r>
      <w:r w:rsidR="0084294D" w:rsidRPr="00F109EB">
        <w:rPr>
          <w:rFonts w:ascii="Book Antiqua" w:hAnsi="Book Antiqua" w:cs="Times New Roman"/>
          <w:sz w:val="24"/>
          <w:szCs w:val="24"/>
        </w:rPr>
        <w:t>ics are listed</w:t>
      </w:r>
      <w:r w:rsidR="00D8738E" w:rsidRPr="00F109EB">
        <w:rPr>
          <w:rFonts w:ascii="Book Antiqua" w:hAnsi="Book Antiqua" w:cs="Times New Roman"/>
          <w:sz w:val="24"/>
          <w:szCs w:val="24"/>
        </w:rPr>
        <w:t xml:space="preserve"> in </w:t>
      </w:r>
      <w:r w:rsidR="001315DC" w:rsidRPr="00F109EB">
        <w:rPr>
          <w:rFonts w:ascii="Book Antiqua" w:hAnsi="Book Antiqua" w:cs="Times New Roman"/>
          <w:sz w:val="24"/>
          <w:szCs w:val="24"/>
        </w:rPr>
        <w:t>T</w:t>
      </w:r>
      <w:r w:rsidR="00D8738E" w:rsidRPr="00F109EB">
        <w:rPr>
          <w:rFonts w:ascii="Book Antiqua" w:hAnsi="Book Antiqua" w:cs="Times New Roman"/>
          <w:sz w:val="24"/>
          <w:szCs w:val="24"/>
        </w:rPr>
        <w:t>able 1. The ASA classification results were as follows: ASA class 1</w:t>
      </w:r>
      <w:r w:rsidR="00920038" w:rsidRPr="00F109EB">
        <w:rPr>
          <w:rFonts w:ascii="Book Antiqua" w:hAnsi="Book Antiqua" w:cs="Times New Roman"/>
          <w:sz w:val="24"/>
          <w:szCs w:val="24"/>
        </w:rPr>
        <w:t>-</w:t>
      </w:r>
      <w:r w:rsidR="00547442" w:rsidRPr="00F109EB">
        <w:rPr>
          <w:rFonts w:ascii="Book Antiqua" w:hAnsi="Book Antiqua" w:cs="Times New Roman"/>
          <w:sz w:val="24"/>
          <w:szCs w:val="24"/>
        </w:rPr>
        <w:t>10</w:t>
      </w:r>
      <w:r w:rsidR="00D8738E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547442" w:rsidRPr="00F109EB">
        <w:rPr>
          <w:rFonts w:ascii="Book Antiqua" w:hAnsi="Book Antiqua" w:cs="Times New Roman"/>
          <w:sz w:val="24"/>
          <w:szCs w:val="24"/>
        </w:rPr>
        <w:t>patients</w:t>
      </w:r>
      <w:r w:rsidR="00920038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D8738E" w:rsidRPr="00F109EB">
        <w:rPr>
          <w:rFonts w:ascii="Book Antiqua" w:hAnsi="Book Antiqua" w:cs="Times New Roman"/>
          <w:sz w:val="24"/>
          <w:szCs w:val="24"/>
        </w:rPr>
        <w:t>(</w:t>
      </w:r>
      <w:r w:rsidR="00547442" w:rsidRPr="00F109EB">
        <w:rPr>
          <w:rFonts w:ascii="Book Antiqua" w:hAnsi="Book Antiqua" w:cs="Times New Roman"/>
          <w:sz w:val="24"/>
          <w:szCs w:val="24"/>
        </w:rPr>
        <w:t>16.7</w:t>
      </w:r>
      <w:r w:rsidR="00D8738E" w:rsidRPr="00F109EB">
        <w:rPr>
          <w:rFonts w:ascii="Book Antiqua" w:hAnsi="Book Antiqua" w:cs="Times New Roman"/>
          <w:sz w:val="24"/>
          <w:szCs w:val="24"/>
        </w:rPr>
        <w:t>%)</w:t>
      </w:r>
      <w:r w:rsidR="00920038" w:rsidRPr="00F109EB">
        <w:rPr>
          <w:rFonts w:ascii="Book Antiqua" w:hAnsi="Book Antiqua" w:cs="Times New Roman"/>
          <w:sz w:val="24"/>
          <w:szCs w:val="24"/>
        </w:rPr>
        <w:t>; ASA class 2-</w:t>
      </w:r>
      <w:r w:rsidR="00547442" w:rsidRPr="00F109EB">
        <w:rPr>
          <w:rFonts w:ascii="Book Antiqua" w:hAnsi="Book Antiqua" w:cs="Times New Roman"/>
          <w:sz w:val="24"/>
          <w:szCs w:val="24"/>
        </w:rPr>
        <w:t>30 patients</w:t>
      </w:r>
      <w:r w:rsidR="00920038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D8738E" w:rsidRPr="00F109EB">
        <w:rPr>
          <w:rFonts w:ascii="Book Antiqua" w:hAnsi="Book Antiqua" w:cs="Times New Roman"/>
          <w:sz w:val="24"/>
          <w:szCs w:val="24"/>
        </w:rPr>
        <w:t>(</w:t>
      </w:r>
      <w:r w:rsidR="00547442" w:rsidRPr="00F109EB">
        <w:rPr>
          <w:rFonts w:ascii="Book Antiqua" w:hAnsi="Book Antiqua" w:cs="Times New Roman"/>
          <w:sz w:val="24"/>
          <w:szCs w:val="24"/>
        </w:rPr>
        <w:t>50.0</w:t>
      </w:r>
      <w:r w:rsidR="00920038" w:rsidRPr="00F109EB">
        <w:rPr>
          <w:rFonts w:ascii="Book Antiqua" w:hAnsi="Book Antiqua" w:cs="Times New Roman"/>
          <w:sz w:val="24"/>
          <w:szCs w:val="24"/>
        </w:rPr>
        <w:t>%);</w:t>
      </w:r>
      <w:r w:rsidR="0084294D" w:rsidRPr="00F109EB">
        <w:rPr>
          <w:rFonts w:ascii="Book Antiqua" w:hAnsi="Book Antiqua" w:cs="Times New Roman"/>
          <w:sz w:val="24"/>
          <w:szCs w:val="24"/>
        </w:rPr>
        <w:t xml:space="preserve"> </w:t>
      </w:r>
      <w:r w:rsidR="00D8738E" w:rsidRPr="00F109EB">
        <w:rPr>
          <w:rFonts w:ascii="Book Antiqua" w:hAnsi="Book Antiqua" w:cs="Times New Roman"/>
          <w:sz w:val="24"/>
          <w:szCs w:val="24"/>
        </w:rPr>
        <w:lastRenderedPageBreak/>
        <w:t>ASA class 3</w:t>
      </w:r>
      <w:r w:rsidR="00920038" w:rsidRPr="00F109EB">
        <w:rPr>
          <w:rFonts w:ascii="Book Antiqua" w:hAnsi="Book Antiqua" w:cs="Times New Roman"/>
          <w:sz w:val="24"/>
          <w:szCs w:val="24"/>
        </w:rPr>
        <w:t>-</w:t>
      </w:r>
      <w:r w:rsidR="00547442" w:rsidRPr="00F109EB">
        <w:rPr>
          <w:rFonts w:ascii="Book Antiqua" w:hAnsi="Book Antiqua" w:cs="Times New Roman"/>
          <w:sz w:val="24"/>
          <w:szCs w:val="24"/>
        </w:rPr>
        <w:t>20 patients</w:t>
      </w:r>
      <w:r w:rsidR="00D8738E" w:rsidRPr="00F109EB">
        <w:rPr>
          <w:rFonts w:ascii="Book Antiqua" w:hAnsi="Book Antiqua" w:cs="Times New Roman"/>
          <w:sz w:val="24"/>
          <w:szCs w:val="24"/>
        </w:rPr>
        <w:t xml:space="preserve"> (</w:t>
      </w:r>
      <w:r w:rsidR="00547442" w:rsidRPr="00F109EB">
        <w:rPr>
          <w:rFonts w:ascii="Book Antiqua" w:hAnsi="Book Antiqua" w:cs="Times New Roman"/>
          <w:sz w:val="24"/>
          <w:szCs w:val="24"/>
        </w:rPr>
        <w:t>33.3</w:t>
      </w:r>
      <w:r w:rsidR="00D8738E" w:rsidRPr="00F109EB">
        <w:rPr>
          <w:rFonts w:ascii="Book Antiqua" w:hAnsi="Book Antiqua" w:cs="Times New Roman"/>
          <w:sz w:val="24"/>
          <w:szCs w:val="24"/>
        </w:rPr>
        <w:t>%). There were no ASA class 4 patients</w:t>
      </w:r>
      <w:r w:rsidR="00920038" w:rsidRPr="00F109EB">
        <w:rPr>
          <w:rFonts w:ascii="Book Antiqua" w:hAnsi="Book Antiqua" w:cs="Times New Roman"/>
          <w:sz w:val="24"/>
          <w:szCs w:val="24"/>
        </w:rPr>
        <w:t xml:space="preserve"> as they were not eligible for </w:t>
      </w:r>
      <w:r w:rsidR="00523DCC" w:rsidRPr="00F109EB">
        <w:rPr>
          <w:rFonts w:ascii="Book Antiqua" w:hAnsi="Book Antiqua" w:cs="Times New Roman"/>
          <w:sz w:val="24"/>
          <w:szCs w:val="24"/>
        </w:rPr>
        <w:t xml:space="preserve">our </w:t>
      </w:r>
      <w:r w:rsidR="00920038" w:rsidRPr="00F109EB">
        <w:rPr>
          <w:rFonts w:ascii="Book Antiqua" w:hAnsi="Book Antiqua" w:cs="Times New Roman"/>
          <w:sz w:val="24"/>
          <w:szCs w:val="24"/>
        </w:rPr>
        <w:t>outpatient endoscopy facility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</w:p>
    <w:p w:rsidR="00FA3EDE" w:rsidRPr="00F109EB" w:rsidRDefault="00EA2C4E" w:rsidP="004F13B7">
      <w:pPr>
        <w:spacing w:after="0" w:line="360" w:lineRule="auto"/>
        <w:ind w:firstLineChars="100" w:firstLine="240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Fonts w:ascii="Book Antiqua" w:hAnsi="Book Antiqua" w:cs="Times New Roman"/>
          <w:sz w:val="24"/>
          <w:szCs w:val="24"/>
        </w:rPr>
        <w:t xml:space="preserve">The indications for the procedures included </w:t>
      </w:r>
      <w:r w:rsidR="001A5C9A" w:rsidRPr="00F109EB">
        <w:rPr>
          <w:rFonts w:ascii="Book Antiqua" w:hAnsi="Book Antiqua" w:cs="Times New Roman"/>
          <w:sz w:val="24"/>
          <w:szCs w:val="24"/>
        </w:rPr>
        <w:t xml:space="preserve">screening for colon cancer (34 patients), </w:t>
      </w:r>
      <w:r w:rsidR="00B026F0" w:rsidRPr="00F109EB">
        <w:rPr>
          <w:rFonts w:ascii="Book Antiqua" w:hAnsi="Book Antiqua" w:cs="Times New Roman"/>
          <w:sz w:val="24"/>
          <w:szCs w:val="24"/>
        </w:rPr>
        <w:t xml:space="preserve">history of colon polyps (10 patients), rectal bleeding (4 patients), inflammatory bowel disease surveillance (3 patients), </w:t>
      </w:r>
      <w:r w:rsidR="001A5C9A" w:rsidRPr="00F109EB">
        <w:rPr>
          <w:rFonts w:ascii="Book Antiqua" w:hAnsi="Book Antiqua" w:cs="Times New Roman"/>
          <w:sz w:val="24"/>
          <w:szCs w:val="24"/>
        </w:rPr>
        <w:t>change in bowel function</w:t>
      </w:r>
      <w:r w:rsidRPr="00F109EB">
        <w:rPr>
          <w:rFonts w:ascii="Book Antiqua" w:hAnsi="Book Antiqua" w:cs="Times New Roman"/>
          <w:sz w:val="24"/>
          <w:szCs w:val="24"/>
        </w:rPr>
        <w:t xml:space="preserve"> (</w:t>
      </w:r>
      <w:r w:rsidR="00950AB6" w:rsidRPr="00F109EB">
        <w:rPr>
          <w:rFonts w:ascii="Book Antiqua" w:hAnsi="Book Antiqua" w:cs="Times New Roman"/>
          <w:sz w:val="24"/>
          <w:szCs w:val="24"/>
        </w:rPr>
        <w:t>2</w:t>
      </w:r>
      <w:r w:rsidR="001A5C9A" w:rsidRPr="00F109EB">
        <w:rPr>
          <w:rFonts w:ascii="Book Antiqua" w:hAnsi="Book Antiqua" w:cs="Times New Roman"/>
          <w:sz w:val="24"/>
          <w:szCs w:val="24"/>
        </w:rPr>
        <w:t xml:space="preserve"> patients</w:t>
      </w:r>
      <w:r w:rsidRPr="00F109EB">
        <w:rPr>
          <w:rFonts w:ascii="Book Antiqua" w:hAnsi="Book Antiqua" w:cs="Times New Roman"/>
          <w:sz w:val="24"/>
          <w:szCs w:val="24"/>
        </w:rPr>
        <w:t xml:space="preserve">), </w:t>
      </w:r>
      <w:proofErr w:type="spellStart"/>
      <w:r w:rsidR="001A5C9A" w:rsidRPr="00F109EB">
        <w:rPr>
          <w:rFonts w:ascii="Book Antiqua" w:hAnsi="Book Antiqua" w:cs="Times New Roman"/>
          <w:sz w:val="24"/>
          <w:szCs w:val="24"/>
        </w:rPr>
        <w:t>heme</w:t>
      </w:r>
      <w:proofErr w:type="spellEnd"/>
      <w:r w:rsidR="00920038" w:rsidRPr="00F109EB">
        <w:rPr>
          <w:rFonts w:ascii="Book Antiqua" w:hAnsi="Book Antiqua" w:cs="Times New Roman"/>
          <w:sz w:val="24"/>
          <w:szCs w:val="24"/>
        </w:rPr>
        <w:t>-</w:t>
      </w:r>
      <w:r w:rsidR="001A5C9A" w:rsidRPr="00F109EB">
        <w:rPr>
          <w:rFonts w:ascii="Book Antiqua" w:hAnsi="Book Antiqua" w:cs="Times New Roman"/>
          <w:sz w:val="24"/>
          <w:szCs w:val="24"/>
        </w:rPr>
        <w:t xml:space="preserve">positive stools </w:t>
      </w:r>
      <w:r w:rsidRPr="00F109EB">
        <w:rPr>
          <w:rFonts w:ascii="Book Antiqua" w:hAnsi="Book Antiqua" w:cs="Times New Roman"/>
          <w:sz w:val="24"/>
          <w:szCs w:val="24"/>
        </w:rPr>
        <w:t xml:space="preserve">(2 patients), </w:t>
      </w:r>
      <w:r w:rsidR="00B026F0" w:rsidRPr="00F109EB">
        <w:rPr>
          <w:rFonts w:ascii="Book Antiqua" w:hAnsi="Book Antiqua" w:cs="Times New Roman"/>
          <w:sz w:val="24"/>
          <w:szCs w:val="24"/>
        </w:rPr>
        <w:t xml:space="preserve">diarrhea (2 patients), abdominal pain (2 patients), and a </w:t>
      </w:r>
      <w:r w:rsidR="001A5C9A" w:rsidRPr="00F109EB">
        <w:rPr>
          <w:rFonts w:ascii="Book Antiqua" w:hAnsi="Book Antiqua" w:cs="Times New Roman"/>
          <w:sz w:val="24"/>
          <w:szCs w:val="24"/>
        </w:rPr>
        <w:t>history of colon cancer</w:t>
      </w:r>
      <w:r w:rsidRPr="00F109EB">
        <w:rPr>
          <w:rFonts w:ascii="Book Antiqua" w:hAnsi="Book Antiqua" w:cs="Times New Roman"/>
          <w:sz w:val="24"/>
          <w:szCs w:val="24"/>
        </w:rPr>
        <w:t xml:space="preserve"> (</w:t>
      </w:r>
      <w:r w:rsidR="001A5C9A" w:rsidRPr="00F109EB">
        <w:rPr>
          <w:rFonts w:ascii="Book Antiqua" w:hAnsi="Book Antiqua" w:cs="Times New Roman"/>
          <w:sz w:val="24"/>
          <w:szCs w:val="24"/>
        </w:rPr>
        <w:t>1</w:t>
      </w:r>
      <w:r w:rsidRPr="00F109EB">
        <w:rPr>
          <w:rFonts w:ascii="Book Antiqua" w:hAnsi="Book Antiqua" w:cs="Times New Roman"/>
          <w:sz w:val="24"/>
          <w:szCs w:val="24"/>
        </w:rPr>
        <w:t xml:space="preserve"> patient).</w:t>
      </w:r>
      <w:r w:rsidR="00392771" w:rsidRPr="00F109EB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84294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he baseline </w:t>
      </w:r>
      <w:proofErr w:type="spellStart"/>
      <w:r w:rsidR="0084294D" w:rsidRPr="00F109EB">
        <w:rPr>
          <w:rStyle w:val="printanswer2"/>
          <w:rFonts w:ascii="Book Antiqua" w:hAnsi="Book Antiqua" w:cs="Times New Roman"/>
          <w:sz w:val="24"/>
          <w:szCs w:val="24"/>
        </w:rPr>
        <w:t>M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>allampati</w:t>
      </w:r>
      <w:proofErr w:type="spellEnd"/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results can be seen in </w:t>
      </w:r>
      <w:r w:rsidR="004F13B7" w:rsidRPr="00F109EB">
        <w:rPr>
          <w:rStyle w:val="printanswer2"/>
          <w:rFonts w:ascii="Book Antiqua" w:hAnsi="Book Antiqua" w:cs="Times New Roman"/>
          <w:sz w:val="24"/>
          <w:szCs w:val="24"/>
        </w:rPr>
        <w:t>T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ble 2. </w:t>
      </w:r>
    </w:p>
    <w:p w:rsidR="00D13DB4" w:rsidRPr="00F109EB" w:rsidRDefault="00B026F0" w:rsidP="004F13B7">
      <w:pPr>
        <w:spacing w:after="0" w:line="360" w:lineRule="auto"/>
        <w:ind w:firstLineChars="100" w:firstLine="240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t>Twenty-six patients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had a positive Berlin questionnaire (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43.3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%),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31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patients had a negative Berlin questionnaire (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51.6</w:t>
      </w:r>
      <w:r w:rsidR="00F13C03">
        <w:rPr>
          <w:rStyle w:val="printanswer2"/>
          <w:rFonts w:ascii="Book Antiqua" w:hAnsi="Book Antiqua" w:cs="Times New Roman"/>
          <w:sz w:val="24"/>
          <w:szCs w:val="24"/>
        </w:rPr>
        <w:t>%)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3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patients had an equivocal result (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5.0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>%)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8D50E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he patients with the equivocal </w:t>
      </w:r>
      <w:r w:rsidR="00BE44F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Berlin questionnaire </w:t>
      </w:r>
      <w:r w:rsidR="008D50E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results were excluded from the analysis. </w:t>
      </w:r>
      <w:r w:rsidR="00456E74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Nine </w:t>
      </w:r>
      <w:r w:rsidR="00282A6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of 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he </w:t>
      </w:r>
      <w:r w:rsidR="009F5CDB" w:rsidRPr="00F109EB">
        <w:rPr>
          <w:rStyle w:val="printanswer2"/>
          <w:rFonts w:ascii="Book Antiqua" w:hAnsi="Book Antiqua" w:cs="Times New Roman"/>
          <w:sz w:val="24"/>
          <w:szCs w:val="24"/>
        </w:rPr>
        <w:t>57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patients had snoring </w:t>
      </w:r>
      <w:r w:rsidR="0084294D" w:rsidRPr="00F109EB">
        <w:rPr>
          <w:rStyle w:val="printanswer2"/>
          <w:rFonts w:ascii="Book Antiqua" w:hAnsi="Book Antiqua" w:cs="Times New Roman"/>
          <w:sz w:val="24"/>
          <w:szCs w:val="24"/>
        </w:rPr>
        <w:t>&gt;</w:t>
      </w:r>
      <w:r w:rsidR="00F13C03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>10 s (</w:t>
      </w:r>
      <w:r w:rsidR="00456E74" w:rsidRPr="00F109EB">
        <w:rPr>
          <w:rStyle w:val="printanswer2"/>
          <w:rFonts w:ascii="Book Antiqua" w:hAnsi="Book Antiqua" w:cs="Times New Roman"/>
          <w:sz w:val="24"/>
          <w:szCs w:val="24"/>
        </w:rPr>
        <w:t>15.8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%), and </w:t>
      </w:r>
      <w:r w:rsidR="008D50E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13 of the 57 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>patients (</w:t>
      </w:r>
      <w:r w:rsidR="008D50EE" w:rsidRPr="00F109EB">
        <w:rPr>
          <w:rStyle w:val="printanswer2"/>
          <w:rFonts w:ascii="Book Antiqua" w:hAnsi="Book Antiqua" w:cs="Times New Roman"/>
          <w:sz w:val="24"/>
          <w:szCs w:val="24"/>
        </w:rPr>
        <w:t>22.8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>%) had a drop in oxygen sa</w:t>
      </w:r>
      <w:r w:rsidR="0084294D" w:rsidRPr="00F109EB">
        <w:rPr>
          <w:rStyle w:val="printanswer2"/>
          <w:rFonts w:ascii="Book Antiqua" w:hAnsi="Book Antiqua" w:cs="Times New Roman"/>
          <w:sz w:val="24"/>
          <w:szCs w:val="24"/>
        </w:rPr>
        <w:t>turation &lt;</w:t>
      </w:r>
      <w:r w:rsidR="00FF1EB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92%. </w:t>
      </w:r>
    </w:p>
    <w:p w:rsidR="00FA3EDE" w:rsidRPr="00F109EB" w:rsidRDefault="008C14AE" w:rsidP="004F13B7">
      <w:pPr>
        <w:spacing w:after="0" w:line="360" w:lineRule="auto"/>
        <w:ind w:firstLineChars="100" w:firstLine="240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t>Patients with a positive Berlin questionnaire were more</w:t>
      </w:r>
      <w:r w:rsidR="001803F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likely to 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>have an increased neck circumference (38.4</w:t>
      </w:r>
      <w:r w:rsidR="001734A2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cm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35.5</w:t>
      </w:r>
      <w:r w:rsidR="001734A2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cm,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>0.012),</w:t>
      </w:r>
      <w:r w:rsidR="001803F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increased weight </w:t>
      </w:r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>(</w:t>
      </w:r>
      <w:r w:rsidR="006617D7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mean </w:t>
      </w:r>
      <w:r w:rsidR="00601420" w:rsidRPr="00F109EB">
        <w:rPr>
          <w:rStyle w:val="printanswer2"/>
          <w:rFonts w:ascii="Book Antiqua" w:hAnsi="Book Antiqua" w:cs="Times New Roman"/>
          <w:sz w:val="24"/>
          <w:szCs w:val="24"/>
        </w:rPr>
        <w:t>210.5</w:t>
      </w:r>
      <w:r w:rsidR="00C01EE3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>lbs</w:t>
      </w:r>
      <w:proofErr w:type="spellEnd"/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6617D7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mean </w:t>
      </w:r>
      <w:r w:rsidR="0011299F" w:rsidRPr="00F109EB">
        <w:rPr>
          <w:rStyle w:val="printanswer2"/>
          <w:rFonts w:ascii="Book Antiqua" w:hAnsi="Book Antiqua" w:cs="Times New Roman"/>
          <w:sz w:val="24"/>
          <w:szCs w:val="24"/>
        </w:rPr>
        <w:t>1</w:t>
      </w:r>
      <w:r w:rsidR="00601420" w:rsidRPr="00F109EB">
        <w:rPr>
          <w:rStyle w:val="printanswer2"/>
          <w:rFonts w:ascii="Book Antiqua" w:hAnsi="Book Antiqua" w:cs="Times New Roman"/>
          <w:sz w:val="24"/>
          <w:szCs w:val="24"/>
        </w:rPr>
        <w:t>69.8</w:t>
      </w:r>
      <w:r w:rsidR="00C01EE3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="0011299F" w:rsidRPr="00F109EB">
        <w:rPr>
          <w:rStyle w:val="printanswer2"/>
          <w:rFonts w:ascii="Book Antiqua" w:hAnsi="Book Antiqua" w:cs="Times New Roman"/>
          <w:sz w:val="24"/>
          <w:szCs w:val="24"/>
        </w:rPr>
        <w:t>lbs</w:t>
      </w:r>
      <w:proofErr w:type="spellEnd"/>
      <w:r w:rsidR="0011299F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,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601420" w:rsidRPr="00F109EB">
        <w:rPr>
          <w:rStyle w:val="printanswer2"/>
          <w:rFonts w:ascii="Book Antiqua" w:hAnsi="Book Antiqua" w:cs="Times New Roman"/>
          <w:sz w:val="24"/>
          <w:szCs w:val="24"/>
        </w:rPr>
        <w:t>0.003</w:t>
      </w:r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), 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nd have an </w:t>
      </w:r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>increased BMI (</w:t>
      </w:r>
      <w:r w:rsidR="00601420" w:rsidRPr="00F109EB">
        <w:rPr>
          <w:rStyle w:val="printanswer2"/>
          <w:rFonts w:ascii="Book Antiqua" w:hAnsi="Book Antiqua" w:cs="Times New Roman"/>
          <w:sz w:val="24"/>
          <w:szCs w:val="24"/>
        </w:rPr>
        <w:t>33.0</w:t>
      </w:r>
      <w:r w:rsidR="00C01EE3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673282" w:rsidRPr="00F109EB">
        <w:rPr>
          <w:rStyle w:val="printanswer2"/>
          <w:rFonts w:ascii="Book Antiqua" w:hAnsi="Book Antiqua" w:cs="Times New Roman"/>
          <w:sz w:val="24"/>
          <w:szCs w:val="24"/>
        </w:rPr>
        <w:t>kg/m</w:t>
      </w:r>
      <w:r w:rsidR="00673282" w:rsidRPr="00F109EB">
        <w:rPr>
          <w:rStyle w:val="printanswer2"/>
          <w:rFonts w:ascii="Book Antiqua" w:hAnsi="Book Antiqua" w:cs="Times New Roman"/>
          <w:sz w:val="24"/>
          <w:szCs w:val="24"/>
          <w:vertAlign w:val="superscript"/>
        </w:rPr>
        <w:t>2</w:t>
      </w:r>
      <w:r w:rsidR="0060142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="0060142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26.8</w:t>
      </w:r>
      <w:r w:rsidR="00C01EE3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673282" w:rsidRPr="00F109EB">
        <w:rPr>
          <w:rStyle w:val="printanswer2"/>
          <w:rFonts w:ascii="Book Antiqua" w:hAnsi="Book Antiqua" w:cs="Times New Roman"/>
          <w:sz w:val="24"/>
          <w:szCs w:val="24"/>
        </w:rPr>
        <w:t>kg/m</w:t>
      </w:r>
      <w:r w:rsidR="00673282" w:rsidRPr="00F109EB">
        <w:rPr>
          <w:rStyle w:val="printanswer2"/>
          <w:rFonts w:ascii="Book Antiqua" w:hAnsi="Book Antiqua" w:cs="Times New Roman"/>
          <w:sz w:val="24"/>
          <w:szCs w:val="24"/>
          <w:vertAlign w:val="superscript"/>
        </w:rPr>
        <w:t>2</w:t>
      </w:r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,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601420" w:rsidRPr="00F109EB">
        <w:rPr>
          <w:rStyle w:val="printanswer2"/>
          <w:rFonts w:ascii="Book Antiqua" w:hAnsi="Book Antiqua" w:cs="Times New Roman"/>
          <w:sz w:val="24"/>
          <w:szCs w:val="24"/>
        </w:rPr>
        <w:t>0.0016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>)</w:t>
      </w:r>
      <w:r w:rsidR="00B2416B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5B7B21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066F59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Patients with snoring were more likely to have a positive Berlin questionnaire (8/9 patients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="00066F59" w:rsidRPr="00F109EB">
        <w:rPr>
          <w:rStyle w:val="printanswer2"/>
          <w:rFonts w:ascii="Book Antiqua" w:hAnsi="Book Antiqua" w:cs="Times New Roman"/>
          <w:sz w:val="24"/>
          <w:szCs w:val="24"/>
        </w:rPr>
        <w:t>. 1/31 patients</w:t>
      </w:r>
      <w:r w:rsidR="00630617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with negative Berlin questionnaire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,</w:t>
      </w:r>
      <w:r w:rsidR="00066F59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1A357D" w:rsidRPr="00F109EB">
        <w:rPr>
          <w:rStyle w:val="printanswer2"/>
          <w:rFonts w:ascii="Book Antiqua" w:hAnsi="Book Antiqua" w:cs="Times New Roman"/>
          <w:sz w:val="24"/>
          <w:szCs w:val="24"/>
        </w:rPr>
        <w:t>0.0045)</w:t>
      </w:r>
      <w:r w:rsidR="00066F59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Patients with a positive Berlin questionnaire were more likely to have a drop in oxygen saturation &lt;</w:t>
      </w:r>
      <w:r w:rsidR="00D30CDD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92% (76.9%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vs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36.4%, </w:t>
      </w:r>
      <w:r w:rsidR="00DD54A7" w:rsidRPr="00DD54A7">
        <w:rPr>
          <w:rStyle w:val="printanswer2"/>
          <w:rFonts w:ascii="Book Antiqua" w:hAnsi="Book Antiqua" w:cs="Times New Roman"/>
          <w:i/>
          <w:sz w:val="24"/>
          <w:szCs w:val="24"/>
        </w:rPr>
        <w:t>P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D54A7" w:rsidRPr="00F109EB">
        <w:rPr>
          <w:rStyle w:val="printanswer2"/>
          <w:rFonts w:ascii="Book Antiqua" w:hAnsi="Book Antiqua" w:cs="Times New Roman"/>
          <w:sz w:val="24"/>
          <w:szCs w:val="24"/>
        </w:rPr>
        <w:t>=</w:t>
      </w:r>
      <w:r w:rsidR="00DD54A7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23DCC" w:rsidRPr="00F109EB">
        <w:rPr>
          <w:rStyle w:val="printanswer2"/>
          <w:rFonts w:ascii="Book Antiqua" w:hAnsi="Book Antiqua" w:cs="Times New Roman"/>
          <w:sz w:val="24"/>
          <w:szCs w:val="24"/>
        </w:rPr>
        <w:t>0.01).</w:t>
      </w:r>
    </w:p>
    <w:p w:rsidR="00503517" w:rsidRPr="00F109EB" w:rsidRDefault="00503517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</w:p>
    <w:p w:rsidR="00177AF4" w:rsidRPr="00746846" w:rsidRDefault="00746846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sz w:val="24"/>
          <w:szCs w:val="24"/>
          <w:lang w:eastAsia="zh-CN"/>
        </w:rPr>
      </w:pPr>
      <w:r w:rsidRPr="00746846">
        <w:rPr>
          <w:rStyle w:val="printanswer2"/>
          <w:rFonts w:ascii="Book Antiqua" w:hAnsi="Book Antiqua" w:cs="Times New Roman"/>
          <w:b/>
          <w:sz w:val="24"/>
          <w:szCs w:val="24"/>
        </w:rPr>
        <w:t>DISCUSSION</w:t>
      </w:r>
    </w:p>
    <w:p w:rsidR="001803F0" w:rsidRPr="00F109EB" w:rsidRDefault="00523DCC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In our study, 43% 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of patients had a positive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Berlin questionnaire, and thus were considered to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be at high risk for OSA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This demonstrates</w:t>
      </w:r>
      <w:r w:rsidR="00950AB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the reality that many patients with sleep apnea are not being identified, and this </w:t>
      </w:r>
      <w:r w:rsidR="001803F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underscores the need to develop novel methods to identify 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patients at risk for OSA</w:t>
      </w:r>
      <w:r w:rsidR="001803F0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Making screening for OSA</w:t>
      </w:r>
      <w:r w:rsidR="00DF0D9A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routine at the time of a screening colonoscopy </w:t>
      </w:r>
      <w:r w:rsidR="00136E40" w:rsidRPr="00F109EB">
        <w:rPr>
          <w:rStyle w:val="printanswer2"/>
          <w:rFonts w:ascii="Book Antiqua" w:hAnsi="Book Antiqua" w:cs="Times New Roman"/>
          <w:sz w:val="24"/>
          <w:szCs w:val="24"/>
        </w:rPr>
        <w:t>would greatly increase the screening o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f the population for OSA</w:t>
      </w:r>
      <w:r w:rsidR="00136E40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ensure that a large portion of the population is screened at the age of 50</w:t>
      </w:r>
      <w:r w:rsidR="00B9627A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>Thi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s is similar to the rationale for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screen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ing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patients for </w:t>
      </w:r>
      <w:r w:rsidR="00EA74DC" w:rsidRPr="00F109EB">
        <w:rPr>
          <w:rStyle w:val="printanswer2"/>
          <w:rFonts w:ascii="Book Antiqua" w:hAnsi="Book Antiqua" w:cs="Times New Roman"/>
          <w:sz w:val="24"/>
          <w:szCs w:val="24"/>
        </w:rPr>
        <w:t>hepatitis C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during the visit for a routine 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colonoscopy that has been suggested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by some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WFyczwvQXV0aG9yPjxZZWFyPjIwMTM8L1llYXI+PFJl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WFyczwvQXV0aG9yPjxZZWFyPjIwMTM8L1llYXI+PFJl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Sears, 2013 #4653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EA74D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. Screening 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patients </w:t>
      </w:r>
      <w:r w:rsidR="00EA74D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for OSA 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>with the Berlin questionnaire at the time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of the procedure is less labor-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>intensive</w:t>
      </w:r>
      <w:r w:rsidR="00EA74DC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than screening for viral hepatitis</w:t>
      </w:r>
      <w:r w:rsidR="00DD6ABF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involves a simple questionnaire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</w:p>
    <w:p w:rsidR="00136E40" w:rsidRPr="00F109EB" w:rsidRDefault="002E611A" w:rsidP="00E053AF">
      <w:pPr>
        <w:spacing w:after="0" w:line="360" w:lineRule="auto"/>
        <w:ind w:firstLineChars="100" w:firstLine="240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lastRenderedPageBreak/>
        <w:t>Forty-three percent</w:t>
      </w:r>
      <w:r w:rsidR="00950AB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of patients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in our study 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had a positive</w:t>
      </w:r>
      <w:r w:rsidR="00950AB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Berlin questionnaire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172D42" w:rsidRPr="00F109EB">
        <w:rPr>
          <w:rStyle w:val="printanswer2"/>
          <w:rFonts w:ascii="Book Antiqua" w:hAnsi="Book Antiqua" w:cs="Times New Roman"/>
          <w:sz w:val="24"/>
          <w:szCs w:val="24"/>
        </w:rPr>
        <w:t>T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his is similar to results observed</w:t>
      </w:r>
      <w:r w:rsidR="00172D4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by Me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hta</w:t>
      </w:r>
      <w:r w:rsidR="00F13C03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6446F8" w:rsidRPr="00F13C03">
        <w:rPr>
          <w:rStyle w:val="printanswer2"/>
          <w:rFonts w:ascii="Book Antiqua" w:hAnsi="Book Antiqua" w:cs="Times New Roman"/>
          <w:i/>
          <w:sz w:val="24"/>
          <w:szCs w:val="24"/>
        </w:rPr>
        <w:t>et al</w:t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0YTwvQXV0aG9yPjxZZWFyPjIwMTQ8L1llYXI+PFJl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</w:fldData>
        </w:fldChar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0YTwvQXV0aG9yPjxZZWFyPjIwMTQ8L1llYXI+PFJl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</w:fldData>
        </w:fldChar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F13C03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Mehta, 2014 #4612" w:history="1">
        <w:r w:rsidR="00F13C03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F13C03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13C03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in which 48% had a </w:t>
      </w:r>
      <w:r w:rsidR="00172D4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positive 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score </w:t>
      </w:r>
      <w:r w:rsidR="00172D4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on the STOP-BANG questionnaire 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dministered </w:t>
      </w:r>
      <w:r w:rsidR="00172D4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t the Cleveland Clinic. 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>In the study by Cote’, 43% of patients presenting to a tertiary medical center for endoscopic retrograde cholangiopancreatography (ERCP) or endos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copic ultrasound had a positive score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on the STOP-BANG test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3RlPC9BdXRob3I+PFllYXI+MjAxMDwvWWVhcj48UmVj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aWNhbCBHYXN0cm9lbnRlcm9sb2d5IGFuZCBIZXBhdG9sb2d5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3RlPC9BdXRob3I+PFllYXI+MjAxMDwvWWVhcj48UmVj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aWNhbCBHYXN0cm9lbnRlcm9sb2d5IGFuZCBIZXBhdG9sb2d5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Cote, 2010 #4618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were more likely to have hypoxemia or require the need for airway maneuvers</w:t>
      </w:r>
      <w:r w:rsidR="0078201E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proofErr w:type="spellStart"/>
      <w:r w:rsidR="0078201E" w:rsidRPr="00F109EB">
        <w:rPr>
          <w:rStyle w:val="printanswer2"/>
          <w:rFonts w:ascii="Book Antiqua" w:hAnsi="Book Antiqua" w:cs="Times New Roman"/>
          <w:sz w:val="24"/>
          <w:szCs w:val="24"/>
        </w:rPr>
        <w:t>Mador</w:t>
      </w:r>
      <w:proofErr w:type="spellEnd"/>
      <w:r w:rsidR="0078201E" w:rsidRPr="00D3399D">
        <w:rPr>
          <w:rStyle w:val="printanswer2"/>
          <w:rFonts w:ascii="Book Antiqua" w:hAnsi="Book Antiqua" w:cs="Times New Roman"/>
          <w:i/>
          <w:sz w:val="24"/>
          <w:szCs w:val="24"/>
        </w:rPr>
        <w:t xml:space="preserve"> et al</w:t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RvcjwvQXV0aG9yPjxZZWFyPjIwMTE8L1llYXI+PFJl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</w:fldData>
        </w:fldChar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RvcjwvQXV0aG9yPjxZZWFyPjIwMTE8L1llYXI+PFJl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</w:fldData>
        </w:fldChar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D3399D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ador, 2011 #1365" w:history="1">
        <w:r w:rsidR="00D3399D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D3399D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339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78201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ls</w:t>
      </w:r>
      <w:r w:rsidR="006446F8" w:rsidRPr="00F109EB">
        <w:rPr>
          <w:rStyle w:val="printanswer2"/>
          <w:rFonts w:ascii="Book Antiqua" w:hAnsi="Book Antiqua" w:cs="Times New Roman"/>
          <w:sz w:val="24"/>
          <w:szCs w:val="24"/>
        </w:rPr>
        <w:t>o showed that 39% of patients at a Veterans Affairs outpatient endoscopy center identified as high-</w:t>
      </w:r>
      <w:r w:rsidR="008D3F13" w:rsidRPr="00F109EB">
        <w:rPr>
          <w:rStyle w:val="printanswer2"/>
          <w:rFonts w:ascii="Book Antiqua" w:hAnsi="Book Antiqua" w:cs="Times New Roman"/>
          <w:sz w:val="24"/>
          <w:szCs w:val="24"/>
        </w:rPr>
        <w:t>risk for OSA</w:t>
      </w:r>
      <w:r w:rsidR="0078201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s defined by the Berlin questionnaire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B9627A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Our 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study illustrates that a large portion of patients presenting to our university-based outpatient endoscopy center </w:t>
      </w:r>
      <w:r w:rsidR="008D3F1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re </w:t>
      </w:r>
      <w:r w:rsidR="00FA3EDE" w:rsidRPr="00F109EB">
        <w:rPr>
          <w:rStyle w:val="printanswer2"/>
          <w:rFonts w:ascii="Book Antiqua" w:hAnsi="Book Antiqua" w:cs="Times New Roman"/>
          <w:sz w:val="24"/>
          <w:szCs w:val="24"/>
        </w:rPr>
        <w:t>lik</w:t>
      </w:r>
      <w:r w:rsidR="008D3F13" w:rsidRPr="00F109EB">
        <w:rPr>
          <w:rStyle w:val="printanswer2"/>
          <w:rFonts w:ascii="Book Antiqua" w:hAnsi="Book Antiqua" w:cs="Times New Roman"/>
          <w:sz w:val="24"/>
          <w:szCs w:val="24"/>
        </w:rPr>
        <w:t>ely to have undiagnosed OSA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. This</w:t>
      </w:r>
      <w:r w:rsidR="008D3F1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grees with</w:t>
      </w:r>
      <w:r w:rsidR="00B9627A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8D3F1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the results of other studies </w:t>
      </w:r>
      <w:r w:rsidR="0033436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showing </w:t>
      </w:r>
      <w:r w:rsidR="00B9627A" w:rsidRPr="00F109EB">
        <w:rPr>
          <w:rStyle w:val="printanswer2"/>
          <w:rFonts w:ascii="Book Antiqua" w:hAnsi="Book Antiqua" w:cs="Times New Roman"/>
          <w:sz w:val="24"/>
          <w:szCs w:val="24"/>
        </w:rPr>
        <w:t>tha</w:t>
      </w:r>
      <w:r w:rsidR="00334366" w:rsidRPr="00F109EB">
        <w:rPr>
          <w:rStyle w:val="printanswer2"/>
          <w:rFonts w:ascii="Book Antiqua" w:hAnsi="Book Antiqua" w:cs="Times New Roman"/>
          <w:sz w:val="24"/>
          <w:szCs w:val="24"/>
        </w:rPr>
        <w:t>t many patients with OSA</w:t>
      </w:r>
      <w:r w:rsidR="00B9627A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re not being screened and identified. 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>Sc</w:t>
      </w:r>
      <w:r w:rsidR="00334366" w:rsidRPr="00F109EB">
        <w:rPr>
          <w:rStyle w:val="printanswer2"/>
          <w:rFonts w:ascii="Book Antiqua" w:hAnsi="Book Antiqua" w:cs="Times New Roman"/>
          <w:sz w:val="24"/>
          <w:szCs w:val="24"/>
        </w:rPr>
        <w:t>reening patients for OSA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t the time of their colonoscopy offers a unique opportunity to increase th</w:t>
      </w:r>
      <w:r w:rsidR="00334366" w:rsidRPr="00F109EB">
        <w:rPr>
          <w:rStyle w:val="printanswer2"/>
          <w:rFonts w:ascii="Book Antiqua" w:hAnsi="Book Antiqua" w:cs="Times New Roman"/>
          <w:sz w:val="24"/>
          <w:szCs w:val="24"/>
        </w:rPr>
        <w:t>e screening rate for OSA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s we also strive to increase the screening rate for colorectal cancer. </w:t>
      </w:r>
      <w:r w:rsidR="00334366" w:rsidRPr="00F109EB">
        <w:rPr>
          <w:rStyle w:val="printanswer2"/>
          <w:rFonts w:ascii="Book Antiqua" w:hAnsi="Book Antiqua" w:cs="Times New Roman"/>
          <w:sz w:val="24"/>
          <w:szCs w:val="24"/>
        </w:rPr>
        <w:t>With rising obesity rates</w:t>
      </w:r>
      <w:r w:rsidR="00172D4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, </w:t>
      </w:r>
      <w:r w:rsidR="00F677BA" w:rsidRPr="00F109EB">
        <w:rPr>
          <w:rStyle w:val="printanswer2"/>
          <w:rFonts w:ascii="Book Antiqua" w:hAnsi="Book Antiqua" w:cs="Times New Roman"/>
          <w:sz w:val="24"/>
          <w:szCs w:val="24"/>
        </w:rPr>
        <w:t>undiagnosed OSA</w:t>
      </w:r>
      <w:r w:rsidR="00A9205D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r w:rsidR="00172D4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is likely to 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>increase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0YTwvQXV0aG9yPjxZZWFyPjIwMTQ8L1llYXI+PFJl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0YTwvQXV0aG9yPjxZZWFyPjIwMTQ8L1llYXI+PFJl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Mehta, 2014 #4612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172D42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. </w:t>
      </w:r>
    </w:p>
    <w:p w:rsidR="00B04533" w:rsidRPr="00F109EB" w:rsidRDefault="00B04533" w:rsidP="00625918">
      <w:pPr>
        <w:spacing w:after="0" w:line="360" w:lineRule="auto"/>
        <w:ind w:firstLineChars="100" w:firstLine="240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Snoring during a colonoscopy has been noted to be a strong predictor of OSA. In the study by </w:t>
      </w:r>
      <w:proofErr w:type="spellStart"/>
      <w:r w:rsidRPr="00F109EB">
        <w:rPr>
          <w:rStyle w:val="printanswer2"/>
          <w:rFonts w:ascii="Book Antiqua" w:hAnsi="Book Antiqua" w:cs="Times New Roman"/>
          <w:sz w:val="24"/>
          <w:szCs w:val="24"/>
        </w:rPr>
        <w:t>Sharara</w:t>
      </w:r>
      <w:proofErr w:type="spellEnd"/>
      <w:r w:rsidR="00421C19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421C19">
        <w:rPr>
          <w:rStyle w:val="printanswer2"/>
          <w:rFonts w:ascii="Book Antiqua" w:hAnsi="Book Antiqua" w:cs="Times New Roman"/>
          <w:i/>
          <w:sz w:val="24"/>
          <w:szCs w:val="24"/>
        </w:rPr>
        <w:t>et al</w:t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FyYXJhPC9BdXRob3I+PFllYXI+MjAxMDwvWWVhcj48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</w:fldData>
        </w:fldChar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FyYXJhPC9BdXRob3I+PFllYXI+MjAxMDwvWWVhcj48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</w:fldData>
        </w:fldChar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421C19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Sharara, 2010 #4788" w:history="1">
        <w:r w:rsidR="00421C1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421C19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21C19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ll the patients investigated who snored during conscious sedation for their colonoscopy were diagnosed with OSA, with 70% of these found to have moderate to severe OSA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826884" w:rsidRPr="00F109EB">
        <w:rPr>
          <w:rStyle w:val="printanswer2"/>
          <w:rFonts w:ascii="Book Antiqua" w:hAnsi="Book Antiqua" w:cs="Times New Roman"/>
          <w:sz w:val="24"/>
          <w:szCs w:val="24"/>
        </w:rPr>
        <w:t>In our study, patients with snoring &gt;</w:t>
      </w:r>
      <w:r w:rsidR="00F13C03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13C03">
        <w:rPr>
          <w:rStyle w:val="printanswer2"/>
          <w:rFonts w:ascii="Book Antiqua" w:hAnsi="Book Antiqua" w:cs="Times New Roman"/>
          <w:sz w:val="24"/>
          <w:szCs w:val="24"/>
        </w:rPr>
        <w:t>10 s</w:t>
      </w:r>
      <w:r w:rsidR="00826884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were more likely to have a positive Berlin questionnaire. </w:t>
      </w:r>
      <w:proofErr w:type="spellStart"/>
      <w:r w:rsidRPr="00F109EB">
        <w:rPr>
          <w:rStyle w:val="printanswer2"/>
          <w:rFonts w:ascii="Book Antiqua" w:hAnsi="Book Antiqua" w:cs="Times New Roman"/>
          <w:sz w:val="24"/>
          <w:szCs w:val="24"/>
        </w:rPr>
        <w:t>Endoscopists</w:t>
      </w:r>
      <w:proofErr w:type="spellEnd"/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should monitor their patients closely for the presence of snoring</w:t>
      </w:r>
      <w:r w:rsidR="00826884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&gt;</w:t>
      </w:r>
      <w:r w:rsidR="00F13C03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826884" w:rsidRPr="00F109EB">
        <w:rPr>
          <w:rStyle w:val="printanswer2"/>
          <w:rFonts w:ascii="Book Antiqua" w:hAnsi="Book Antiqua" w:cs="Times New Roman"/>
          <w:sz w:val="24"/>
          <w:szCs w:val="24"/>
        </w:rPr>
        <w:t>10 s during colonoscopy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826884" w:rsidRPr="00F109EB">
        <w:rPr>
          <w:rStyle w:val="printanswer2"/>
          <w:rFonts w:ascii="Book Antiqua" w:hAnsi="Book Antiqua" w:cs="Times New Roman"/>
          <w:sz w:val="24"/>
          <w:szCs w:val="24"/>
        </w:rPr>
        <w:t>If this is noted, these patients should be referred for further sleep testing</w:t>
      </w:r>
      <w:r w:rsidR="006E6017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s there is a very strong likelihood that t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>hey have OSA</w:t>
      </w:r>
      <w:r w:rsidR="00826884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. </w:t>
      </w:r>
    </w:p>
    <w:p w:rsidR="00BD13C4" w:rsidRPr="00F109EB" w:rsidRDefault="00EF3C18" w:rsidP="00F07A7D">
      <w:pPr>
        <w:spacing w:after="0" w:line="360" w:lineRule="auto"/>
        <w:ind w:firstLineChars="100" w:firstLine="240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We </w:t>
      </w:r>
      <w:r w:rsidR="003420A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founds patients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>with a positive Berlin questionnaire</w:t>
      </w:r>
      <w:r w:rsidR="003420A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were more likely to have a drop in oxygen saturation</w:t>
      </w:r>
      <w:r w:rsidR="00F9067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. </w:t>
      </w:r>
      <w:r w:rsidR="003420A3" w:rsidRPr="00F109EB">
        <w:rPr>
          <w:rStyle w:val="printanswer2"/>
          <w:rFonts w:ascii="Book Antiqua" w:hAnsi="Book Antiqua" w:cs="Times New Roman"/>
          <w:sz w:val="24"/>
          <w:szCs w:val="24"/>
        </w:rPr>
        <w:t>Some o</w:t>
      </w:r>
      <w:r w:rsidR="00F9067B" w:rsidRPr="00F109EB">
        <w:rPr>
          <w:rStyle w:val="printanswer2"/>
          <w:rFonts w:ascii="Book Antiqua" w:hAnsi="Book Antiqua" w:cs="Times New Roman"/>
          <w:sz w:val="24"/>
          <w:szCs w:val="24"/>
        </w:rPr>
        <w:t>ther studies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have </w:t>
      </w:r>
      <w:r w:rsidR="003420A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also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noted more oxygen desaturations in patients with high risk for 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>OSA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3RlPC9BdXRob3I+PFllYXI+MjAxMDwvWWVhcj48UmVj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aWNhbCBHYXN0cm9lbnRlcm9sb2d5IGFuZCBIZXBhdG9sb2d5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3RlPC9BdXRob3I+PFllYXI+MjAxMDwvWWVhcj48UmVj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aWNhbCBHYXN0cm9lbnRlcm9sb2d5IGFuZCBIZXBhdG9sb2d5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Cote, 2010 #4618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E1F46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, although </w:t>
      </w:r>
      <w:proofErr w:type="spellStart"/>
      <w:r w:rsidRPr="00F109EB">
        <w:rPr>
          <w:rStyle w:val="printanswer2"/>
          <w:rFonts w:ascii="Book Antiqua" w:hAnsi="Book Antiqua" w:cs="Times New Roman"/>
          <w:sz w:val="24"/>
          <w:szCs w:val="24"/>
        </w:rPr>
        <w:t>Khiani</w:t>
      </w:r>
      <w:proofErr w:type="spellEnd"/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F109EB">
        <w:rPr>
          <w:rStyle w:val="printanswer2"/>
          <w:rFonts w:ascii="Book Antiqua" w:hAnsi="Book Antiqua" w:cs="Times New Roman"/>
          <w:sz w:val="24"/>
          <w:szCs w:val="24"/>
        </w:rPr>
        <w:t>Mador</w:t>
      </w:r>
      <w:proofErr w:type="spellEnd"/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did not find an increased risk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lhbmk8L0F1dGhvcj48WWVhcj4yMDA5PC9ZZWFyPjxS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lhbmk8L0F1dGhvcj48WWVhcj4yMDA5PC9ZZWFyPjxS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</w:fldData>
        </w:fldCha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16514F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ador, 2011 #1365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 xml:space="preserve">, </w:t>
      </w:r>
      <w:hyperlink w:anchor="_ENREF_14" w:tooltip="Khiani, 2009 #1269" w:history="1">
        <w:r w:rsidR="008954E9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16514F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F86FC6" w:rsidRPr="00F109EB">
        <w:rPr>
          <w:rStyle w:val="printanswer2"/>
          <w:rFonts w:ascii="Book Antiqua" w:hAnsi="Book Antiqua" w:cs="Times New Roman"/>
          <w:sz w:val="24"/>
          <w:szCs w:val="24"/>
        </w:rPr>
        <w:t>.</w:t>
      </w:r>
      <w:r w:rsidR="00392771" w:rsidRPr="00F109EB">
        <w:rPr>
          <w:rStyle w:val="printanswer2"/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766AC9" w:rsidRPr="00F109EB">
        <w:rPr>
          <w:rStyle w:val="printanswer2"/>
          <w:rFonts w:ascii="Book Antiqua" w:hAnsi="Book Antiqua" w:cs="Times New Roman"/>
          <w:sz w:val="24"/>
          <w:szCs w:val="24"/>
        </w:rPr>
        <w:t>However, in the study by Mehta</w:t>
      </w:r>
      <w:r w:rsidR="00AE579D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766AC9" w:rsidRPr="00AE579D">
        <w:rPr>
          <w:rStyle w:val="printanswer2"/>
          <w:rFonts w:ascii="Book Antiqua" w:hAnsi="Book Antiqua" w:cs="Times New Roman"/>
          <w:i/>
          <w:sz w:val="24"/>
          <w:szCs w:val="24"/>
        </w:rPr>
        <w:t>et al</w:t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0YTwvQXV0aG9yPjxZZWFyPjIwMTQ8L1llYXI+PFJl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</w:fldData>
        </w:fldChar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h0YTwvQXV0aG9yPjxZZWFyPjIwMTQ8L1llYXI+PFJl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</w:fldData>
        </w:fldChar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AE579D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Mehta, 2014 #4612" w:history="1">
        <w:r w:rsidR="00AE579D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AE579D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E579D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766AC9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patients with undiagnosed sleep apnea undergoing routine upper endoscopy or colonoscopy with </w:t>
      </w:r>
      <w:proofErr w:type="spellStart"/>
      <w:r w:rsidR="00766AC9" w:rsidRPr="00F109EB">
        <w:rPr>
          <w:rStyle w:val="printanswer2"/>
          <w:rFonts w:ascii="Book Antiqua" w:hAnsi="Book Antiqua" w:cs="Times New Roman"/>
          <w:sz w:val="24"/>
          <w:szCs w:val="24"/>
        </w:rPr>
        <w:t>propofol</w:t>
      </w:r>
      <w:proofErr w:type="spellEnd"/>
      <w:r w:rsidR="00766AC9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sedation were not noted to have an increased risk of “sedation-rated adverse events.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>”</w:t>
      </w:r>
      <w:r w:rsidR="0074495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44953" w:rsidRPr="00F109EB">
        <w:rPr>
          <w:rStyle w:val="printanswer2"/>
          <w:rFonts w:ascii="Book Antiqua" w:hAnsi="Book Antiqua" w:cs="Times New Roman"/>
          <w:sz w:val="24"/>
          <w:szCs w:val="24"/>
        </w:rPr>
        <w:t>Mador</w:t>
      </w:r>
      <w:proofErr w:type="spellEnd"/>
      <w:r w:rsidR="00707514">
        <w:rPr>
          <w:rStyle w:val="printanswer2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744953" w:rsidRPr="00707514">
        <w:rPr>
          <w:rStyle w:val="printanswer2"/>
          <w:rFonts w:ascii="Book Antiqua" w:hAnsi="Book Antiqua" w:cs="Times New Roman"/>
          <w:i/>
          <w:sz w:val="24"/>
          <w:szCs w:val="24"/>
        </w:rPr>
        <w:t>et al</w:t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RvcjwvQXV0aG9yPjxZZWFyPjIwMTE8L1llYXI+PFJl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</w:fldData>
        </w:fldChar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 </w:instrText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RvcjwvQXV0aG9yPjxZZWFyPjIwMTE8L1llYXI+PFJl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</w:fldData>
        </w:fldChar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separate"/>
      </w:r>
      <w:r w:rsidR="00707514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ador, 2011 #1365" w:history="1">
        <w:r w:rsidR="00707514" w:rsidRPr="00F109EB">
          <w:rPr>
            <w:rStyle w:val="printanswer2"/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707514" w:rsidRPr="00F109EB">
        <w:rPr>
          <w:rStyle w:val="printanswer2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  <w:fldChar w:fldCharType="end"/>
      </w:r>
      <w:r w:rsidR="0074495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noted a similar finding in that patients with OSA undergoing </w:t>
      </w:r>
      <w:r w:rsidR="00744953" w:rsidRPr="00F109EB">
        <w:rPr>
          <w:rStyle w:val="printanswer2"/>
          <w:rFonts w:ascii="Book Antiqua" w:hAnsi="Book Antiqua" w:cs="Times New Roman"/>
          <w:sz w:val="24"/>
          <w:szCs w:val="24"/>
        </w:rPr>
        <w:lastRenderedPageBreak/>
        <w:t>endoscopic procedures with conscious sedation did not have an increased risk of cardiopulmonary complications.</w:t>
      </w:r>
      <w:r w:rsidR="00707514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</w:p>
    <w:p w:rsidR="00D024F6" w:rsidRDefault="00826884" w:rsidP="002171E6">
      <w:pPr>
        <w:spacing w:after="0" w:line="360" w:lineRule="auto"/>
        <w:ind w:firstLineChars="100" w:firstLine="240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proofErr w:type="spellStart"/>
      <w:r w:rsidRPr="00F109EB">
        <w:rPr>
          <w:rStyle w:val="printanswer2"/>
          <w:rFonts w:ascii="Book Antiqua" w:hAnsi="Book Antiqua" w:cs="Times New Roman"/>
          <w:sz w:val="24"/>
          <w:szCs w:val="24"/>
        </w:rPr>
        <w:t>Endoscopists</w:t>
      </w:r>
      <w:proofErr w:type="spellEnd"/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carefu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>lly evaluate the airway of each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patient 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>who undergoes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sedation for gastro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>intestinal procedures, including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colonoscopy. </w:t>
      </w:r>
      <w:r w:rsidR="00DD6ABF" w:rsidRPr="00F109EB">
        <w:rPr>
          <w:rStyle w:val="printanswer2"/>
          <w:rFonts w:ascii="Book Antiqua" w:hAnsi="Book Antiqua" w:cs="Times New Roman"/>
          <w:sz w:val="24"/>
          <w:szCs w:val="24"/>
        </w:rPr>
        <w:t>They are responsible for the sedation of large numbers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of patients</w:t>
      </w:r>
      <w:r w:rsidR="00DD6ABF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and offer a select group of physicians with the skill and experience to carefully evaluate 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>patients at risk for OSA</w:t>
      </w:r>
      <w:r w:rsidR="00DD6ABF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. </w:t>
      </w:r>
      <w:r w:rsidR="00F86FC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Overall, </w:t>
      </w:r>
      <w:r w:rsidR="00766AC9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screening patients for sleep apnea at the time of a colonoscopy 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offers a unique opportunity </w:t>
      </w:r>
      <w:r w:rsidR="0074495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not 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>only to screen</w:t>
      </w:r>
      <w:r w:rsidR="0074495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for colon cancer but also 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>to</w:t>
      </w:r>
      <w:r w:rsidR="00766AC9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identify patients </w:t>
      </w:r>
      <w:r w:rsidR="00F86FC6" w:rsidRPr="00F109EB">
        <w:rPr>
          <w:rStyle w:val="printanswer2"/>
          <w:rFonts w:ascii="Book Antiqua" w:hAnsi="Book Antiqua" w:cs="Times New Roman"/>
          <w:sz w:val="24"/>
          <w:szCs w:val="24"/>
        </w:rPr>
        <w:t>a</w:t>
      </w:r>
      <w:r w:rsidR="00F9067B" w:rsidRPr="00F109EB">
        <w:rPr>
          <w:rStyle w:val="printanswer2"/>
          <w:rFonts w:ascii="Book Antiqua" w:hAnsi="Book Antiqua" w:cs="Times New Roman"/>
          <w:sz w:val="24"/>
          <w:szCs w:val="24"/>
        </w:rPr>
        <w:t>t</w:t>
      </w:r>
      <w:r w:rsidR="00650FB3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high risk for OSA who</w:t>
      </w:r>
      <w:r w:rsidR="00BB4E86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should undergo further testing.</w:t>
      </w:r>
      <w:r w:rsidR="00F9067B"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</w:t>
      </w:r>
    </w:p>
    <w:p w:rsidR="00D024F6" w:rsidRDefault="00D024F6">
      <w:pPr>
        <w:rPr>
          <w:rStyle w:val="printanswer2"/>
          <w:rFonts w:ascii="Book Antiqua" w:hAnsi="Book Antiqua" w:cs="Times New Roman"/>
          <w:sz w:val="24"/>
          <w:szCs w:val="24"/>
        </w:rPr>
      </w:pPr>
    </w:p>
    <w:p w:rsidR="00D024F6" w:rsidRPr="00D024F6" w:rsidRDefault="00D024F6" w:rsidP="00D024F6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sz w:val="24"/>
          <w:szCs w:val="24"/>
          <w:lang w:eastAsia="zh-CN"/>
        </w:rPr>
      </w:pPr>
      <w:r w:rsidRPr="00D024F6">
        <w:rPr>
          <w:rStyle w:val="printanswer2"/>
          <w:rFonts w:ascii="Book Antiqua" w:hAnsi="Book Antiqua" w:cs="Times New Roman"/>
          <w:b/>
          <w:sz w:val="24"/>
          <w:szCs w:val="24"/>
        </w:rPr>
        <w:t>ACKNOWLEDGEMENTS</w:t>
      </w:r>
    </w:p>
    <w:p w:rsidR="00D024F6" w:rsidRPr="00F109EB" w:rsidRDefault="00D024F6" w:rsidP="00D024F6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F109EB">
        <w:rPr>
          <w:rFonts w:ascii="Book Antiqua" w:hAnsi="Book Antiqua" w:cs="Times New Roman"/>
          <w:sz w:val="24"/>
          <w:szCs w:val="24"/>
        </w:rPr>
        <w:t xml:space="preserve">Special thanks to Dr. </w:t>
      </w:r>
      <w:proofErr w:type="spellStart"/>
      <w:r w:rsidRPr="00F109EB">
        <w:rPr>
          <w:rFonts w:ascii="Book Antiqua" w:hAnsi="Book Antiqua" w:cs="Times New Roman"/>
          <w:sz w:val="24"/>
          <w:szCs w:val="24"/>
        </w:rPr>
        <w:t>Sherif</w:t>
      </w:r>
      <w:proofErr w:type="spellEnd"/>
      <w:r w:rsidRPr="00F109EB">
        <w:rPr>
          <w:rFonts w:ascii="Book Antiqua" w:hAnsi="Book Antiqua" w:cs="Times New Roman"/>
          <w:sz w:val="24"/>
          <w:szCs w:val="24"/>
        </w:rPr>
        <w:t xml:space="preserve"> El-</w:t>
      </w:r>
      <w:proofErr w:type="spellStart"/>
      <w:r w:rsidRPr="00F109EB">
        <w:rPr>
          <w:rFonts w:ascii="Book Antiqua" w:hAnsi="Book Antiqua" w:cs="Times New Roman"/>
          <w:sz w:val="24"/>
          <w:szCs w:val="24"/>
        </w:rPr>
        <w:t>Behiry</w:t>
      </w:r>
      <w:proofErr w:type="spellEnd"/>
      <w:r w:rsidRPr="00F109EB">
        <w:rPr>
          <w:rFonts w:ascii="Book Antiqua" w:hAnsi="Book Antiqua" w:cs="Times New Roman"/>
          <w:sz w:val="24"/>
          <w:szCs w:val="24"/>
        </w:rPr>
        <w:t xml:space="preserve"> who assisted with the design of the study and Dr. </w:t>
      </w:r>
      <w:proofErr w:type="spellStart"/>
      <w:r w:rsidRPr="00F109EB">
        <w:rPr>
          <w:rFonts w:ascii="Book Antiqua" w:hAnsi="Book Antiqua" w:cs="Times New Roman"/>
          <w:sz w:val="24"/>
          <w:szCs w:val="24"/>
        </w:rPr>
        <w:t>Qiang</w:t>
      </w:r>
      <w:proofErr w:type="spellEnd"/>
      <w:r w:rsidRPr="00F109EB">
        <w:rPr>
          <w:rFonts w:ascii="Book Antiqua" w:hAnsi="Book Antiqua" w:cs="Times New Roman"/>
          <w:sz w:val="24"/>
          <w:szCs w:val="24"/>
        </w:rPr>
        <w:t xml:space="preserve"> Wu who performed the statistical analysis.</w:t>
      </w:r>
    </w:p>
    <w:p w:rsidR="002C598E" w:rsidRDefault="002C598E">
      <w:pPr>
        <w:rPr>
          <w:rFonts w:ascii="Book Antiqua" w:hAnsi="Book Antiqua"/>
          <w:b/>
          <w:sz w:val="24"/>
          <w:szCs w:val="24"/>
        </w:rPr>
      </w:pPr>
    </w:p>
    <w:p w:rsidR="002B4C2A" w:rsidRPr="00F109EB" w:rsidRDefault="002B4C2A" w:rsidP="0039277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109EB">
        <w:rPr>
          <w:rFonts w:ascii="Book Antiqua" w:hAnsi="Book Antiqua"/>
          <w:b/>
          <w:sz w:val="24"/>
          <w:szCs w:val="24"/>
        </w:rPr>
        <w:t>COMMENTS</w:t>
      </w:r>
    </w:p>
    <w:p w:rsidR="00D7123F" w:rsidRPr="00A646E8" w:rsidRDefault="00A646E8" w:rsidP="00392771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A646E8">
        <w:rPr>
          <w:rFonts w:ascii="Book Antiqua" w:hAnsi="Book Antiqua"/>
          <w:b/>
          <w:i/>
          <w:sz w:val="24"/>
          <w:szCs w:val="24"/>
        </w:rPr>
        <w:t>Background</w:t>
      </w:r>
    </w:p>
    <w:p w:rsidR="00D7123F" w:rsidRDefault="00A646E8" w:rsidP="0039277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109EB">
        <w:rPr>
          <w:rFonts w:ascii="Book Antiqua" w:hAnsi="Book Antiqua" w:cs="Times New Roman"/>
          <w:sz w:val="24"/>
          <w:szCs w:val="24"/>
        </w:rPr>
        <w:t>Obstructive sleep apnea (OSA)</w:t>
      </w:r>
      <w:r w:rsidR="00D7123F" w:rsidRPr="002C598E">
        <w:rPr>
          <w:rFonts w:ascii="Book Antiqua" w:hAnsi="Book Antiqua"/>
          <w:sz w:val="24"/>
          <w:szCs w:val="24"/>
        </w:rPr>
        <w:t xml:space="preserve"> is extremely common and affects 2</w:t>
      </w:r>
      <w:r w:rsidRPr="002C598E">
        <w:rPr>
          <w:rFonts w:ascii="Book Antiqua" w:hAnsi="Book Antiqua"/>
          <w:sz w:val="24"/>
          <w:szCs w:val="24"/>
        </w:rPr>
        <w:t>%</w:t>
      </w:r>
      <w:r w:rsidR="00D7123F" w:rsidRPr="002C598E">
        <w:rPr>
          <w:rFonts w:ascii="Book Antiqua" w:hAnsi="Book Antiqua"/>
          <w:sz w:val="24"/>
          <w:szCs w:val="24"/>
        </w:rPr>
        <w:t>-4% of the population, yet many patients with OSA are undiagnosed or never undergo screening for OSA.</w:t>
      </w:r>
    </w:p>
    <w:p w:rsidR="00A646E8" w:rsidRPr="002C598E" w:rsidRDefault="00A646E8" w:rsidP="00392771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D7123F" w:rsidRPr="00BA1C81" w:rsidRDefault="00BA1C81" w:rsidP="00392771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BA1C81">
        <w:rPr>
          <w:rFonts w:ascii="Book Antiqua" w:hAnsi="Book Antiqua"/>
          <w:b/>
          <w:i/>
          <w:sz w:val="24"/>
          <w:szCs w:val="24"/>
        </w:rPr>
        <w:t>Research frontiers</w:t>
      </w:r>
    </w:p>
    <w:p w:rsidR="00D7123F" w:rsidRDefault="00D7123F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4D72B5">
        <w:rPr>
          <w:rFonts w:ascii="Book Antiqua" w:hAnsi="Book Antiqua"/>
          <w:sz w:val="24"/>
          <w:szCs w:val="24"/>
        </w:rPr>
        <w:t>Sharara</w:t>
      </w:r>
      <w:proofErr w:type="spellEnd"/>
      <w:r w:rsidR="004D72B5" w:rsidRPr="004D72B5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4D72B5">
        <w:rPr>
          <w:rFonts w:ascii="Book Antiqua" w:hAnsi="Book Antiqua"/>
          <w:i/>
          <w:sz w:val="24"/>
          <w:szCs w:val="24"/>
        </w:rPr>
        <w:t>et</w:t>
      </w:r>
      <w:r w:rsidR="004D72B5" w:rsidRPr="004D72B5">
        <w:rPr>
          <w:rFonts w:ascii="Book Antiqua" w:hAnsi="Book Antiqua" w:hint="eastAsia"/>
          <w:i/>
          <w:sz w:val="24"/>
          <w:szCs w:val="24"/>
          <w:lang w:eastAsia="zh-CN"/>
        </w:rPr>
        <w:t xml:space="preserve"> </w:t>
      </w:r>
      <w:r w:rsidRPr="004D72B5">
        <w:rPr>
          <w:rFonts w:ascii="Book Antiqua" w:hAnsi="Book Antiqua"/>
          <w:i/>
          <w:sz w:val="24"/>
          <w:szCs w:val="24"/>
        </w:rPr>
        <w:t>al</w:t>
      </w:r>
      <w:r w:rsidRPr="004D72B5">
        <w:rPr>
          <w:rFonts w:ascii="Book Antiqua" w:hAnsi="Book Antiqua"/>
          <w:sz w:val="24"/>
          <w:szCs w:val="24"/>
        </w:rPr>
        <w:t xml:space="preserve"> noted that </w:t>
      </w:r>
      <w:r w:rsidRPr="004D72B5">
        <w:rPr>
          <w:rStyle w:val="printanswer2"/>
          <w:rFonts w:ascii="Book Antiqua" w:hAnsi="Book Antiqua" w:cs="Times New Roman"/>
          <w:sz w:val="24"/>
          <w:szCs w:val="24"/>
        </w:rPr>
        <w:t>o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f patients who snored greater than 10 s during their screening colonoscopies, all were noted to have OSA. We </w:t>
      </w:r>
      <w:r w:rsidR="000F6AE9" w:rsidRPr="00F109EB">
        <w:rPr>
          <w:rStyle w:val="printanswer2"/>
          <w:rFonts w:ascii="Book Antiqua" w:hAnsi="Book Antiqua" w:cs="Times New Roman"/>
          <w:sz w:val="24"/>
          <w:szCs w:val="24"/>
        </w:rPr>
        <w:t>sought to determine the prevalence of OSA and the feasibility of screening these patients with the Berlin questionnaire at the time of their routine colonoscopy.</w:t>
      </w:r>
    </w:p>
    <w:p w:rsidR="00800D1F" w:rsidRPr="00F109EB" w:rsidRDefault="00800D1F" w:rsidP="00392771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D7123F" w:rsidRPr="00800D1F" w:rsidRDefault="00D7123F" w:rsidP="00392771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800D1F">
        <w:rPr>
          <w:rFonts w:ascii="Book Antiqua" w:hAnsi="Book Antiqua"/>
          <w:b/>
          <w:i/>
          <w:sz w:val="24"/>
          <w:szCs w:val="24"/>
        </w:rPr>
        <w:t xml:space="preserve">Innovations and </w:t>
      </w:r>
      <w:r w:rsidR="00800D1F" w:rsidRPr="00800D1F">
        <w:rPr>
          <w:rFonts w:ascii="Book Antiqua" w:hAnsi="Book Antiqua"/>
          <w:b/>
          <w:i/>
          <w:sz w:val="24"/>
          <w:szCs w:val="24"/>
        </w:rPr>
        <w:t>breakthroughs</w:t>
      </w:r>
    </w:p>
    <w:p w:rsidR="00D7123F" w:rsidRDefault="00D7123F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F109EB">
        <w:rPr>
          <w:rStyle w:val="printanswer2"/>
          <w:rFonts w:ascii="Book Antiqua" w:hAnsi="Book Antiqua" w:cs="Times New Roman"/>
          <w:sz w:val="24"/>
          <w:szCs w:val="24"/>
        </w:rPr>
        <w:t>Endoscopists</w:t>
      </w:r>
      <w:proofErr w:type="spellEnd"/>
      <w:r w:rsidRPr="00F109EB">
        <w:rPr>
          <w:rStyle w:val="printanswer2"/>
          <w:rFonts w:ascii="Book Antiqua" w:hAnsi="Book Antiqua" w:cs="Times New Roman"/>
          <w:sz w:val="24"/>
          <w:szCs w:val="24"/>
        </w:rPr>
        <w:t xml:space="preserve"> carefully evaluate the airway of each patient who undergoes sedation for gastrointestinal procedures, including colonoscopy. Screening patients for sleep apnea at the time of a colonoscopy offers a unique opportunity not only to screen for colon </w:t>
      </w:r>
      <w:r w:rsidRPr="00F109EB">
        <w:rPr>
          <w:rStyle w:val="printanswer2"/>
          <w:rFonts w:ascii="Book Antiqua" w:hAnsi="Book Antiqua" w:cs="Times New Roman"/>
          <w:sz w:val="24"/>
          <w:szCs w:val="24"/>
        </w:rPr>
        <w:lastRenderedPageBreak/>
        <w:t>cancer but also to identify patients at high risk for OSA who should undergo further testing and adds little overall time to the procedure.</w:t>
      </w:r>
    </w:p>
    <w:p w:rsidR="00800D1F" w:rsidRPr="00F109EB" w:rsidRDefault="00800D1F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</w:p>
    <w:p w:rsidR="00397BDB" w:rsidRPr="00800D1F" w:rsidRDefault="00800D1F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800D1F">
        <w:rPr>
          <w:rStyle w:val="printanswer2"/>
          <w:rFonts w:ascii="Book Antiqua" w:hAnsi="Book Antiqua" w:cs="Times New Roman"/>
          <w:b/>
          <w:i/>
          <w:sz w:val="24"/>
          <w:szCs w:val="24"/>
        </w:rPr>
        <w:t>Applications</w:t>
      </w:r>
    </w:p>
    <w:p w:rsidR="00397BDB" w:rsidRPr="00F109EB" w:rsidRDefault="00397BDB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  <w:r w:rsidRPr="00F109EB">
        <w:rPr>
          <w:rStyle w:val="printanswer2"/>
          <w:rFonts w:ascii="Book Antiqua" w:hAnsi="Book Antiqua" w:cs="Times New Roman"/>
          <w:sz w:val="24"/>
          <w:szCs w:val="24"/>
        </w:rPr>
        <w:t>Screening patients for sleep apnea at the time of a screening colonoscopy is not only feasible but adds little time to the overall procedure, and offers a unique opportunity to screen patients for OSA that otherwise may never be screened.</w:t>
      </w:r>
    </w:p>
    <w:p w:rsidR="00397BDB" w:rsidRPr="00F109EB" w:rsidRDefault="00397BDB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397BDB" w:rsidRPr="00800D1F" w:rsidRDefault="00800D1F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800D1F">
        <w:rPr>
          <w:rStyle w:val="printanswer2"/>
          <w:rFonts w:ascii="Book Antiqua" w:hAnsi="Book Antiqua" w:cs="Times New Roman"/>
          <w:b/>
          <w:i/>
          <w:sz w:val="24"/>
          <w:szCs w:val="24"/>
        </w:rPr>
        <w:t>Peer-review</w:t>
      </w:r>
    </w:p>
    <w:p w:rsidR="004B4828" w:rsidRPr="00F109EB" w:rsidRDefault="002863ED" w:rsidP="00800D1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863ED">
        <w:rPr>
          <w:rFonts w:ascii="Book Antiqua" w:hAnsi="Book Antiqua"/>
          <w:sz w:val="24"/>
          <w:szCs w:val="24"/>
        </w:rPr>
        <w:t xml:space="preserve">This is an interesting study of screening for </w:t>
      </w:r>
      <w:bookmarkStart w:id="11" w:name="_GoBack"/>
      <w:r w:rsidRPr="002863ED">
        <w:rPr>
          <w:rFonts w:ascii="Book Antiqua" w:hAnsi="Book Antiqua"/>
          <w:sz w:val="24"/>
          <w:szCs w:val="24"/>
        </w:rPr>
        <w:t xml:space="preserve">patients for sleep </w:t>
      </w:r>
      <w:proofErr w:type="spellStart"/>
      <w:r w:rsidRPr="002863ED">
        <w:rPr>
          <w:rFonts w:ascii="Book Antiqua" w:hAnsi="Book Antiqua"/>
          <w:sz w:val="24"/>
          <w:szCs w:val="24"/>
        </w:rPr>
        <w:t>apnoea</w:t>
      </w:r>
      <w:proofErr w:type="spellEnd"/>
      <w:r w:rsidRPr="002863ED">
        <w:rPr>
          <w:rFonts w:ascii="Book Antiqua" w:hAnsi="Book Antiqua"/>
          <w:sz w:val="24"/>
          <w:szCs w:val="24"/>
        </w:rPr>
        <w:t xml:space="preserve"> </w:t>
      </w:r>
      <w:bookmarkEnd w:id="11"/>
      <w:r w:rsidRPr="002863ED">
        <w:rPr>
          <w:rFonts w:ascii="Book Antiqua" w:hAnsi="Book Antiqua"/>
          <w:sz w:val="24"/>
          <w:szCs w:val="24"/>
        </w:rPr>
        <w:t>during colonoscopy. The paper is well written and presents a convincing proposal which may not have been addressed before as it crosses a field not handled normally by gastroenterologists.</w:t>
      </w:r>
    </w:p>
    <w:p w:rsidR="00D7123F" w:rsidRPr="00F109EB" w:rsidRDefault="00D7123F" w:rsidP="0039277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F0D9A" w:rsidRPr="00F109EB" w:rsidRDefault="00DF0D9A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727D49" w:rsidRDefault="00727D49">
      <w:pPr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:rsidR="00727D49" w:rsidRDefault="00727D49" w:rsidP="00727D49">
      <w:pPr>
        <w:spacing w:after="0" w:line="360" w:lineRule="auto"/>
        <w:jc w:val="both"/>
        <w:rPr>
          <w:rStyle w:val="printanswer2"/>
          <w:rFonts w:ascii="Book Antiqua" w:hAnsi="Book Antiqua"/>
          <w:b/>
          <w:sz w:val="24"/>
          <w:szCs w:val="24"/>
          <w:lang w:eastAsia="zh-CN"/>
        </w:rPr>
      </w:pPr>
      <w:r w:rsidRPr="00F109EB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bookmarkStart w:id="12" w:name="OLE_LINK1"/>
      <w:bookmarkStart w:id="13" w:name="OLE_LINK2"/>
      <w:bookmarkStart w:id="14" w:name="OLE_LINK8"/>
      <w:bookmarkStart w:id="15" w:name="OLE_LINK176"/>
      <w:bookmarkStart w:id="16" w:name="OLE_LINK187"/>
      <w:bookmarkStart w:id="17" w:name="OLE_LINK188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1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oung T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Palta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M, Dempsey J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Skatrud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J, Weber S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Badr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. </w:t>
      </w:r>
      <w:proofErr w:type="gram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The occurrence of sleep-disordered breathing among middle-aged adults.</w:t>
      </w:r>
      <w:proofErr w:type="gram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 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ngl</w:t>
      </w:r>
      <w:proofErr w:type="spellEnd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J Med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1993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28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1230-1235 [PMID: 8464434 DOI: 10.1056/NEJM199304293281704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2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oung T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Evans L, Finn L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Palta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M. Estimation of the clinically diagnosed proportion of sleep apnea syndrome in middle-aged men and women.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leep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1997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705-706 [PMID: 9406321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3 </w:t>
      </w:r>
      <w:proofErr w:type="spellStart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oskenvuo</w:t>
      </w:r>
      <w:proofErr w:type="spellEnd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Kaprio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J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Telakivi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Partinen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Heikkilä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Sarna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. Snoring as a risk factor for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ischaemic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heart disease and stroke in men.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Br Med J (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Res Ed)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1987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94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16-19 [PMID: 3101779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4 </w:t>
      </w:r>
      <w:proofErr w:type="spellStart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Poceta</w:t>
      </w:r>
      <w:proofErr w:type="spellEnd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JS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Loube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DI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Kellgren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EL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Bizik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Mitler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MM. Mortality in Obstructive Sleep Apnea: Association with Impaired Wakefulness.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leep Breath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1999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3-8 [PMID: 11898096 DOI: 10.1007/s11325-999-0003-x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5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upta RM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Parvizi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J, Hanssen AD, Gay PC. Postoperative complications in patients with obstructive sleep apnea syndrome undergoing hip or knee replacement: a case-control study.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Mayo 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roc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01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6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897-905 [PMID: 11560300 DOI: 10.4065/76.9.897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6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ung F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Yegneswaran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B, Liao P, Chung SA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Vairavanathan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, Islam S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Khajehdehi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A, Shapiro CM. Validation of the Berlin questionnaire and American Society of Anesthesiologists checklist as screening tools for obstructive sleep apnea in surgical patients.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nesthesiology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8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822-830 [PMID: 18431117 DOI: 10.1097/ALN.0b013e31816d91b5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7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hung F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Yegneswaran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B, Liao P, Chung SA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Vairavanathan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, Islam S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Khajehdehi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A, Shapiro CM. STOP questionnaire: a tool to screen patients for obstructive sleep apnea.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nesthesiology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08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8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812-821 [PMID: 18431116 DOI: 10.1097/ALN.0b013e31816d83e4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8 </w:t>
      </w:r>
      <w:proofErr w:type="spellStart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Netzer</w:t>
      </w:r>
      <w:proofErr w:type="spellEnd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NC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Stoohs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RA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Netzer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CM, Clark K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Strohl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KP.</w:t>
      </w:r>
      <w:proofErr w:type="gram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Using the Berlin Questionnaire to identify patients at risk for the sleep apnea syndrome.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Ann Intern Med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1999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31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485-491 [PMID: 10507956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9 </w:t>
      </w:r>
      <w:proofErr w:type="spellStart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harara</w:t>
      </w:r>
      <w:proofErr w:type="spellEnd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I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El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Zahabi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L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Maasri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Hashash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JG, Mansour N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Skoury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Kanafani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Z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Bou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-Khalil P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Husari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A. Persistent snoring under conscious sedation during 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colonoscopy is a predictor of obstructive sleep apnea. 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astrointest</w:t>
      </w:r>
      <w:proofErr w:type="spellEnd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ndosc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1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1224-1230 [PMID: 20304398 DOI: 10.1016/j.gie.2009.11.049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10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ears DM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, Cohen DC, Ackerman K, Ma JE, Song J. Birth cohort screening for chronic hepatitis during colonoscopy appointments.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astroenterol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13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8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981-989 [PMID: 23511461 DOI: 10.1038/ajg.2013.50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11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ehta PP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Kochhar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G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Kalra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, Maurer W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Tetzlaff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J, Singh G, Lopez R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Sanaka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MR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Vargo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JJ. Can a validated sleep apnea scoring system predict cardiopulmonary events using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propofol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edation for routine EGD or colonoscopy? </w:t>
      </w:r>
      <w:proofErr w:type="gram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A prospective cohort study.</w:t>
      </w:r>
      <w:proofErr w:type="gram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astrointest</w:t>
      </w:r>
      <w:proofErr w:type="spellEnd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ndosc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14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9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436-444 [PMID: 24219821 DOI: 10.1016/j.gie.2013.09.022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12 </w:t>
      </w:r>
      <w:proofErr w:type="spellStart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oté</w:t>
      </w:r>
      <w:proofErr w:type="spellEnd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GA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Hovis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CE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Hovis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RM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Waldbaum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L, Early DS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Edmundowicz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A, Azar RR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Mullady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DK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Jonnalagadda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S. A screening instrument for sleep apnea predicts airway maneuvers in patients undergoing advanced endoscopic procedures. 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astroenterol</w:t>
      </w:r>
      <w:proofErr w:type="spellEnd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epatol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10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660-665.e1 [PMID: 20580942 DOI: 10.1016/j.cgh.2010.05.015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13 </w:t>
      </w:r>
      <w:proofErr w:type="spellStart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ador</w:t>
      </w:r>
      <w:proofErr w:type="spellEnd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J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Abo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Khamis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M, Nag N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Mreyoud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Jallu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Mehboob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. Does sleep apnea increase the risk of cardiorespiratory complications during endoscopy procedures? </w:t>
      </w:r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leep Breath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11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5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393-401 [PMID: 20461471 DOI: 10.1007/s11325-010-0346-3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14 </w:t>
      </w:r>
      <w:proofErr w:type="spellStart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Khiani</w:t>
      </w:r>
      <w:proofErr w:type="spellEnd"/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VS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, Salah W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Maimone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S, Cummings L, </w:t>
      </w:r>
      <w:proofErr w:type="spellStart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Chak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 xml:space="preserve"> A. Sedation during endoscopy for patients at risk of obstructive sleep apnea. 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astrointest</w:t>
      </w:r>
      <w:proofErr w:type="spellEnd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3F7F68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ndosc</w:t>
      </w:r>
      <w:proofErr w:type="spellEnd"/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 2009; </w:t>
      </w:r>
      <w:r w:rsidRPr="003F7F68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0</w:t>
      </w:r>
      <w:r w:rsidRPr="003F7F68">
        <w:rPr>
          <w:rFonts w:ascii="Book Antiqua" w:eastAsia="宋体" w:hAnsi="Book Antiqua" w:cs="宋体"/>
          <w:sz w:val="24"/>
          <w:szCs w:val="24"/>
          <w:lang w:eastAsia="zh-CN"/>
        </w:rPr>
        <w:t>: 1116-1120 [PMID: 19660748 DOI: 10.1016/j.gie.2009.05.036]</w:t>
      </w:r>
    </w:p>
    <w:p w:rsidR="003F7F68" w:rsidRPr="003F7F68" w:rsidRDefault="003F7F68" w:rsidP="003F7F68">
      <w:pPr>
        <w:tabs>
          <w:tab w:val="left" w:pos="5805"/>
        </w:tabs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</w:p>
    <w:p w:rsidR="002863ED" w:rsidRDefault="003F7F68" w:rsidP="003F7F68">
      <w:pPr>
        <w:widowControl w:val="0"/>
        <w:wordWrap w:val="0"/>
        <w:spacing w:after="0" w:line="360" w:lineRule="auto"/>
        <w:jc w:val="right"/>
        <w:rPr>
          <w:rFonts w:ascii="Book Antiqua" w:eastAsia="宋体" w:hAnsi="Book Antiqua" w:cs="Courier New"/>
          <w:kern w:val="2"/>
          <w:sz w:val="24"/>
          <w:szCs w:val="24"/>
          <w:lang w:eastAsia="zh-CN"/>
        </w:rPr>
      </w:pPr>
      <w:r w:rsidRPr="003F7F68">
        <w:rPr>
          <w:rFonts w:ascii="Book Antiqua" w:eastAsia="宋体" w:hAnsi="Book Antiqua" w:cs="Courier New"/>
          <w:b/>
          <w:kern w:val="2"/>
          <w:sz w:val="24"/>
          <w:szCs w:val="24"/>
          <w:lang w:eastAsia="zh-CN"/>
        </w:rPr>
        <w:t>P-Reviewer:</w:t>
      </w:r>
      <w:r w:rsidRPr="003F7F68">
        <w:rPr>
          <w:rFonts w:ascii="Book Antiqua" w:eastAsia="宋体" w:hAnsi="Book Antiqua" w:cs="Courier New"/>
          <w:kern w:val="2"/>
          <w:sz w:val="21"/>
          <w:szCs w:val="21"/>
          <w:lang w:eastAsia="zh-CN"/>
        </w:rPr>
        <w:t xml:space="preserve"> </w:t>
      </w:r>
      <w:r w:rsidRPr="003F7F68">
        <w:rPr>
          <w:rFonts w:ascii="Book Antiqua" w:eastAsia="宋体" w:hAnsi="Book Antiqua" w:cs="Courier New"/>
          <w:kern w:val="2"/>
          <w:sz w:val="24"/>
          <w:szCs w:val="24"/>
          <w:lang w:eastAsia="zh-CN"/>
        </w:rPr>
        <w:t>Gutierrez</w:t>
      </w:r>
      <w:r w:rsidRPr="003F7F68">
        <w:rPr>
          <w:rFonts w:ascii="Book Antiqua" w:eastAsia="宋体" w:hAnsi="Book Antiqua" w:cs="Courier New" w:hint="eastAsia"/>
          <w:kern w:val="2"/>
          <w:sz w:val="24"/>
          <w:szCs w:val="24"/>
          <w:lang w:eastAsia="zh-CN"/>
        </w:rPr>
        <w:t xml:space="preserve"> JMH, </w:t>
      </w:r>
      <w:proofErr w:type="spellStart"/>
      <w:r w:rsidRPr="003F7F68">
        <w:rPr>
          <w:rFonts w:ascii="Book Antiqua" w:eastAsia="宋体" w:hAnsi="Book Antiqua" w:cs="Courier New"/>
          <w:kern w:val="2"/>
          <w:sz w:val="24"/>
          <w:szCs w:val="24"/>
          <w:lang w:eastAsia="zh-CN"/>
        </w:rPr>
        <w:t>Seow-Choen</w:t>
      </w:r>
      <w:proofErr w:type="spellEnd"/>
      <w:r w:rsidRPr="003F7F68">
        <w:rPr>
          <w:rFonts w:ascii="Book Antiqua" w:eastAsia="宋体" w:hAnsi="Book Antiqua" w:cs="Courier New" w:hint="eastAsia"/>
          <w:kern w:val="2"/>
          <w:sz w:val="24"/>
          <w:szCs w:val="24"/>
          <w:lang w:eastAsia="zh-CN"/>
        </w:rPr>
        <w:t xml:space="preserve"> F, </w:t>
      </w:r>
      <w:r w:rsidRPr="003F7F68">
        <w:rPr>
          <w:rFonts w:ascii="Book Antiqua" w:eastAsia="宋体" w:hAnsi="Book Antiqua" w:cs="Courier New"/>
          <w:kern w:val="2"/>
          <w:sz w:val="24"/>
          <w:szCs w:val="24"/>
          <w:lang w:eastAsia="zh-CN"/>
        </w:rPr>
        <w:t>Souza</w:t>
      </w:r>
      <w:r w:rsidRPr="003F7F68">
        <w:rPr>
          <w:rFonts w:ascii="Book Antiqua" w:eastAsia="宋体" w:hAnsi="Book Antiqua" w:cs="Courier New" w:hint="eastAsia"/>
          <w:kern w:val="2"/>
          <w:sz w:val="24"/>
          <w:szCs w:val="24"/>
          <w:lang w:eastAsia="zh-CN"/>
        </w:rPr>
        <w:t xml:space="preserve"> JLS</w:t>
      </w:r>
    </w:p>
    <w:p w:rsidR="003F7F68" w:rsidRPr="003F7F68" w:rsidRDefault="003F7F68" w:rsidP="002863ED">
      <w:pPr>
        <w:widowControl w:val="0"/>
        <w:spacing w:after="0" w:line="360" w:lineRule="auto"/>
        <w:jc w:val="right"/>
        <w:rPr>
          <w:rFonts w:ascii="Book Antiqua" w:eastAsia="宋体" w:hAnsi="Book Antiqua" w:cs="Courier New"/>
          <w:b/>
          <w:kern w:val="2"/>
          <w:sz w:val="24"/>
          <w:szCs w:val="24"/>
          <w:lang w:eastAsia="zh-CN"/>
        </w:rPr>
      </w:pPr>
      <w:r w:rsidRPr="003F7F68">
        <w:rPr>
          <w:rFonts w:ascii="Book Antiqua" w:eastAsia="宋体" w:hAnsi="Book Antiqua" w:cs="Courier New" w:hint="eastAsia"/>
          <w:kern w:val="2"/>
          <w:sz w:val="24"/>
          <w:szCs w:val="24"/>
          <w:lang w:eastAsia="zh-CN"/>
        </w:rPr>
        <w:t xml:space="preserve"> </w:t>
      </w:r>
      <w:r w:rsidRPr="003F7F68">
        <w:rPr>
          <w:rFonts w:ascii="Book Antiqua" w:eastAsia="宋体" w:hAnsi="Book Antiqua" w:cs="Courier New"/>
          <w:b/>
          <w:kern w:val="2"/>
          <w:sz w:val="24"/>
          <w:szCs w:val="24"/>
          <w:lang w:eastAsia="zh-CN"/>
        </w:rPr>
        <w:t xml:space="preserve">S-Editor: </w:t>
      </w:r>
      <w:proofErr w:type="spellStart"/>
      <w:r w:rsidRPr="003F7F68">
        <w:rPr>
          <w:rFonts w:ascii="Book Antiqua" w:eastAsia="宋体" w:hAnsi="Book Antiqua" w:cs="Courier New"/>
          <w:kern w:val="2"/>
          <w:sz w:val="24"/>
          <w:szCs w:val="24"/>
          <w:lang w:eastAsia="zh-CN"/>
        </w:rPr>
        <w:t>Qiu</w:t>
      </w:r>
      <w:proofErr w:type="spellEnd"/>
      <w:r w:rsidRPr="003F7F68">
        <w:rPr>
          <w:rFonts w:ascii="Book Antiqua" w:eastAsia="宋体" w:hAnsi="Book Antiqua" w:cs="Courier New"/>
          <w:kern w:val="2"/>
          <w:sz w:val="24"/>
          <w:szCs w:val="24"/>
          <w:lang w:eastAsia="zh-CN"/>
        </w:rPr>
        <w:t xml:space="preserve"> S</w:t>
      </w:r>
      <w:r w:rsidRPr="003F7F68">
        <w:rPr>
          <w:rFonts w:ascii="Book Antiqua" w:eastAsia="宋体" w:hAnsi="Book Antiqua" w:cs="Courier New"/>
          <w:b/>
          <w:kern w:val="2"/>
          <w:sz w:val="24"/>
          <w:szCs w:val="24"/>
          <w:lang w:eastAsia="zh-CN"/>
        </w:rPr>
        <w:t xml:space="preserve"> L-Editor: E-Editor:</w:t>
      </w:r>
      <w:bookmarkEnd w:id="12"/>
      <w:bookmarkEnd w:id="13"/>
      <w:bookmarkEnd w:id="14"/>
      <w:bookmarkEnd w:id="15"/>
      <w:bookmarkEnd w:id="16"/>
      <w:bookmarkEnd w:id="17"/>
    </w:p>
    <w:p w:rsidR="003F7F68" w:rsidRPr="003F7F68" w:rsidRDefault="003F7F68" w:rsidP="00727D49">
      <w:pPr>
        <w:spacing w:after="0" w:line="360" w:lineRule="auto"/>
        <w:jc w:val="both"/>
        <w:rPr>
          <w:rStyle w:val="printanswer2"/>
          <w:rFonts w:ascii="Book Antiqua" w:hAnsi="Book Antiqua"/>
          <w:b/>
          <w:sz w:val="24"/>
          <w:szCs w:val="24"/>
          <w:lang w:eastAsia="zh-CN"/>
        </w:rPr>
      </w:pPr>
    </w:p>
    <w:p w:rsidR="00727D49" w:rsidRDefault="00727D49">
      <w:pPr>
        <w:rPr>
          <w:rStyle w:val="printanswer2"/>
          <w:rFonts w:ascii="Book Antiqua" w:hAnsi="Book Antiqua" w:cs="Times New Roman"/>
          <w:sz w:val="24"/>
          <w:szCs w:val="24"/>
        </w:rPr>
      </w:pPr>
      <w:r>
        <w:rPr>
          <w:rStyle w:val="printanswer2"/>
          <w:rFonts w:ascii="Book Antiqua" w:hAnsi="Book Antiqua" w:cs="Times New Roman"/>
          <w:sz w:val="24"/>
          <w:szCs w:val="24"/>
        </w:rPr>
        <w:br w:type="page"/>
      </w:r>
    </w:p>
    <w:p w:rsidR="001F06F8" w:rsidRPr="00BC68D4" w:rsidRDefault="001F06F8" w:rsidP="00727D49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BC68D4">
        <w:rPr>
          <w:rFonts w:ascii="Book Antiqua" w:hAnsi="Book Antiqua" w:cs="Times New Roman"/>
          <w:b/>
          <w:sz w:val="24"/>
          <w:szCs w:val="24"/>
        </w:rPr>
        <w:lastRenderedPageBreak/>
        <w:t xml:space="preserve">Table </w:t>
      </w:r>
      <w:r w:rsidR="005263DB" w:rsidRPr="00BC68D4">
        <w:rPr>
          <w:rFonts w:ascii="Book Antiqua" w:hAnsi="Book Antiqua" w:cs="Times New Roman"/>
          <w:b/>
          <w:sz w:val="24"/>
          <w:szCs w:val="24"/>
        </w:rPr>
        <w:t>1</w:t>
      </w:r>
      <w:r w:rsidR="00BC68D4" w:rsidRPr="00BC68D4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5263DB" w:rsidRPr="00BC68D4">
        <w:rPr>
          <w:rFonts w:ascii="Book Antiqua" w:hAnsi="Book Antiqua" w:cs="Times New Roman"/>
          <w:b/>
          <w:sz w:val="24"/>
          <w:szCs w:val="24"/>
        </w:rPr>
        <w:t>Patient Measurement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15"/>
        <w:gridCol w:w="1915"/>
        <w:gridCol w:w="1915"/>
        <w:gridCol w:w="1915"/>
        <w:gridCol w:w="1916"/>
      </w:tblGrid>
      <w:tr w:rsidR="00F109EB" w:rsidRPr="00F109EB" w:rsidTr="00837A12">
        <w:tc>
          <w:tcPr>
            <w:tcW w:w="1915" w:type="dxa"/>
            <w:tcBorders>
              <w:top w:val="single" w:sz="4" w:space="0" w:color="auto"/>
              <w:bottom w:val="single" w:sz="4" w:space="0" w:color="auto"/>
            </w:tcBorders>
          </w:tcPr>
          <w:p w:rsidR="001F06F8" w:rsidRPr="00837A12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1915" w:type="dxa"/>
            <w:tcBorders>
              <w:top w:val="single" w:sz="4" w:space="0" w:color="auto"/>
              <w:bottom w:val="single" w:sz="4" w:space="0" w:color="auto"/>
            </w:tcBorders>
          </w:tcPr>
          <w:p w:rsidR="001F06F8" w:rsidRPr="00837A12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37A12">
              <w:rPr>
                <w:rFonts w:ascii="Book Antiqua" w:hAnsi="Book Antiqua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1915" w:type="dxa"/>
            <w:tcBorders>
              <w:top w:val="single" w:sz="4" w:space="0" w:color="auto"/>
              <w:bottom w:val="single" w:sz="4" w:space="0" w:color="auto"/>
            </w:tcBorders>
          </w:tcPr>
          <w:p w:rsidR="001F06F8" w:rsidRPr="00837A12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837A12">
              <w:rPr>
                <w:rFonts w:ascii="Book Antiqua" w:hAnsi="Book Antiqua" w:cs="Times New Roman"/>
                <w:b/>
                <w:sz w:val="24"/>
                <w:szCs w:val="24"/>
              </w:rPr>
              <w:t>Std</w:t>
            </w:r>
            <w:proofErr w:type="spellEnd"/>
            <w:r w:rsidRPr="00837A12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Dev</w:t>
            </w:r>
          </w:p>
        </w:tc>
        <w:tc>
          <w:tcPr>
            <w:tcW w:w="1915" w:type="dxa"/>
            <w:tcBorders>
              <w:top w:val="single" w:sz="4" w:space="0" w:color="auto"/>
              <w:bottom w:val="single" w:sz="4" w:space="0" w:color="auto"/>
            </w:tcBorders>
          </w:tcPr>
          <w:p w:rsidR="001F06F8" w:rsidRPr="00837A12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37A12">
              <w:rPr>
                <w:rFonts w:ascii="Book Antiqua" w:hAnsi="Book Antiqua" w:cs="Times New Roman"/>
                <w:b/>
                <w:sz w:val="24"/>
                <w:szCs w:val="24"/>
              </w:rPr>
              <w:t>Minimum</w:t>
            </w:r>
          </w:p>
        </w:tc>
        <w:tc>
          <w:tcPr>
            <w:tcW w:w="1916" w:type="dxa"/>
            <w:tcBorders>
              <w:top w:val="single" w:sz="4" w:space="0" w:color="auto"/>
              <w:bottom w:val="single" w:sz="4" w:space="0" w:color="auto"/>
            </w:tcBorders>
          </w:tcPr>
          <w:p w:rsidR="001F06F8" w:rsidRPr="00837A12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37A12">
              <w:rPr>
                <w:rFonts w:ascii="Book Antiqua" w:hAnsi="Book Antiqua" w:cs="Times New Roman"/>
                <w:b/>
                <w:sz w:val="24"/>
                <w:szCs w:val="24"/>
              </w:rPr>
              <w:t>Maximum</w:t>
            </w:r>
          </w:p>
        </w:tc>
      </w:tr>
      <w:tr w:rsidR="00F109EB" w:rsidRPr="00F109EB" w:rsidTr="00837A12">
        <w:tc>
          <w:tcPr>
            <w:tcW w:w="1915" w:type="dxa"/>
            <w:tcBorders>
              <w:top w:val="single" w:sz="4" w:space="0" w:color="auto"/>
            </w:tcBorders>
          </w:tcPr>
          <w:p w:rsidR="001F06F8" w:rsidRPr="00F109EB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Age</w:t>
            </w:r>
          </w:p>
        </w:tc>
        <w:tc>
          <w:tcPr>
            <w:tcW w:w="1915" w:type="dxa"/>
            <w:tcBorders>
              <w:top w:val="single" w:sz="4" w:space="0" w:color="auto"/>
            </w:tcBorders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55.8</w:t>
            </w:r>
          </w:p>
        </w:tc>
        <w:tc>
          <w:tcPr>
            <w:tcW w:w="1915" w:type="dxa"/>
            <w:tcBorders>
              <w:top w:val="single" w:sz="4" w:space="0" w:color="auto"/>
            </w:tcBorders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10.8</w:t>
            </w:r>
          </w:p>
        </w:tc>
        <w:tc>
          <w:tcPr>
            <w:tcW w:w="1915" w:type="dxa"/>
            <w:tcBorders>
              <w:top w:val="single" w:sz="4" w:space="0" w:color="auto"/>
            </w:tcBorders>
          </w:tcPr>
          <w:p w:rsidR="001F06F8" w:rsidRPr="00F109EB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23.0</w:t>
            </w:r>
          </w:p>
        </w:tc>
        <w:tc>
          <w:tcPr>
            <w:tcW w:w="1916" w:type="dxa"/>
            <w:tcBorders>
              <w:top w:val="single" w:sz="4" w:space="0" w:color="auto"/>
            </w:tcBorders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72.0</w:t>
            </w:r>
          </w:p>
        </w:tc>
      </w:tr>
      <w:tr w:rsidR="00F109EB" w:rsidRPr="00F109EB" w:rsidTr="00837A12">
        <w:tc>
          <w:tcPr>
            <w:tcW w:w="1915" w:type="dxa"/>
          </w:tcPr>
          <w:p w:rsidR="001F06F8" w:rsidRPr="00F109EB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Height (inches)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66.7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4.1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55.0</w:t>
            </w:r>
          </w:p>
        </w:tc>
        <w:tc>
          <w:tcPr>
            <w:tcW w:w="1916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74.0</w:t>
            </w:r>
          </w:p>
        </w:tc>
      </w:tr>
      <w:tr w:rsidR="00F109EB" w:rsidRPr="00F109EB" w:rsidTr="00837A12">
        <w:tc>
          <w:tcPr>
            <w:tcW w:w="1915" w:type="dxa"/>
          </w:tcPr>
          <w:p w:rsidR="001F06F8" w:rsidRPr="00F109EB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Weight (</w:t>
            </w:r>
            <w:proofErr w:type="spellStart"/>
            <w:r w:rsidRPr="00F109EB">
              <w:rPr>
                <w:rFonts w:ascii="Book Antiqua" w:hAnsi="Book Antiqua" w:cs="Times New Roman"/>
                <w:sz w:val="24"/>
                <w:szCs w:val="24"/>
              </w:rPr>
              <w:t>lbs</w:t>
            </w:r>
            <w:proofErr w:type="spellEnd"/>
            <w:r w:rsidRPr="00F109EB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189.3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50.4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90.0</w:t>
            </w:r>
          </w:p>
        </w:tc>
        <w:tc>
          <w:tcPr>
            <w:tcW w:w="1916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335.0</w:t>
            </w:r>
          </w:p>
        </w:tc>
      </w:tr>
      <w:tr w:rsidR="00F109EB" w:rsidRPr="00F109EB" w:rsidTr="00837A12">
        <w:tc>
          <w:tcPr>
            <w:tcW w:w="1915" w:type="dxa"/>
          </w:tcPr>
          <w:p w:rsidR="001F06F8" w:rsidRPr="00F109EB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BMI (kg/m</w:t>
            </w:r>
            <w:r w:rsidRPr="00F109EB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</w:t>
            </w:r>
            <w:r w:rsidRPr="00F109EB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29.9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7.3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17.0</w:t>
            </w:r>
          </w:p>
        </w:tc>
        <w:tc>
          <w:tcPr>
            <w:tcW w:w="1916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52.0</w:t>
            </w:r>
          </w:p>
        </w:tc>
      </w:tr>
      <w:tr w:rsidR="00837A12" w:rsidRPr="00F109EB" w:rsidTr="00837A12">
        <w:tc>
          <w:tcPr>
            <w:tcW w:w="1915" w:type="dxa"/>
          </w:tcPr>
          <w:p w:rsidR="001F06F8" w:rsidRPr="00F109EB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Neck circumference (cm)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36.7</w:t>
            </w:r>
          </w:p>
        </w:tc>
        <w:tc>
          <w:tcPr>
            <w:tcW w:w="1915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4.3</w:t>
            </w:r>
          </w:p>
        </w:tc>
        <w:tc>
          <w:tcPr>
            <w:tcW w:w="1915" w:type="dxa"/>
          </w:tcPr>
          <w:p w:rsidR="001F06F8" w:rsidRPr="00F109EB" w:rsidRDefault="001F06F8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27.0</w:t>
            </w:r>
          </w:p>
        </w:tc>
        <w:tc>
          <w:tcPr>
            <w:tcW w:w="1916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Fonts w:ascii="Book Antiqua" w:hAnsi="Book Antiqua" w:cs="Times New Roman"/>
                <w:sz w:val="24"/>
                <w:szCs w:val="24"/>
              </w:rPr>
              <w:t>48.0</w:t>
            </w:r>
          </w:p>
        </w:tc>
      </w:tr>
    </w:tbl>
    <w:p w:rsidR="001F06F8" w:rsidRPr="00F109EB" w:rsidRDefault="001F06F8" w:rsidP="00392771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1F06F8" w:rsidRPr="00F109EB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B15910" w:rsidRPr="00F109EB" w:rsidRDefault="00B15910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sz w:val="24"/>
          <w:szCs w:val="24"/>
        </w:rPr>
      </w:pPr>
    </w:p>
    <w:p w:rsidR="00062F13" w:rsidRDefault="00062F13">
      <w:pPr>
        <w:rPr>
          <w:rStyle w:val="printanswer2"/>
          <w:rFonts w:ascii="Book Antiqua" w:hAnsi="Book Antiqua" w:cs="Times New Roman"/>
          <w:sz w:val="24"/>
          <w:szCs w:val="24"/>
        </w:rPr>
      </w:pPr>
      <w:r>
        <w:rPr>
          <w:rStyle w:val="printanswer2"/>
          <w:rFonts w:ascii="Book Antiqua" w:hAnsi="Book Antiqua" w:cs="Times New Roman"/>
          <w:sz w:val="24"/>
          <w:szCs w:val="24"/>
        </w:rPr>
        <w:br w:type="page"/>
      </w:r>
    </w:p>
    <w:p w:rsidR="001F06F8" w:rsidRPr="00062F13" w:rsidRDefault="001F06F8" w:rsidP="00392771">
      <w:pPr>
        <w:spacing w:after="0" w:line="360" w:lineRule="auto"/>
        <w:jc w:val="both"/>
        <w:rPr>
          <w:rStyle w:val="printanswer2"/>
          <w:rFonts w:ascii="Book Antiqua" w:hAnsi="Book Antiqua" w:cs="Times New Roman"/>
          <w:b/>
          <w:sz w:val="24"/>
          <w:szCs w:val="24"/>
        </w:rPr>
      </w:pPr>
      <w:r w:rsidRPr="00062F13">
        <w:rPr>
          <w:rStyle w:val="printanswer2"/>
          <w:rFonts w:ascii="Book Antiqua" w:hAnsi="Book Antiqua" w:cs="Times New Roman"/>
          <w:b/>
          <w:sz w:val="24"/>
          <w:szCs w:val="24"/>
        </w:rPr>
        <w:lastRenderedPageBreak/>
        <w:t>Table 2</w:t>
      </w:r>
      <w:r w:rsidR="00062F13" w:rsidRPr="00062F13">
        <w:rPr>
          <w:rStyle w:val="printanswer2"/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proofErr w:type="spellStart"/>
      <w:r w:rsidR="005263DB" w:rsidRPr="00062F13">
        <w:rPr>
          <w:rStyle w:val="printanswer2"/>
          <w:rFonts w:ascii="Book Antiqua" w:hAnsi="Book Antiqua" w:cs="Times New Roman"/>
          <w:b/>
          <w:sz w:val="24"/>
          <w:szCs w:val="24"/>
        </w:rPr>
        <w:t>Mallampati</w:t>
      </w:r>
      <w:proofErr w:type="spellEnd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F109EB" w:rsidRPr="00062F13" w:rsidTr="00062F13"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</w:tcPr>
          <w:p w:rsidR="001F06F8" w:rsidRPr="00062F13" w:rsidRDefault="001F06F8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062F13">
              <w:rPr>
                <w:rStyle w:val="printanswer2"/>
                <w:rFonts w:ascii="Book Antiqua" w:hAnsi="Book Antiqua" w:cs="Times New Roman"/>
                <w:b/>
                <w:sz w:val="24"/>
                <w:szCs w:val="24"/>
              </w:rPr>
              <w:t>Mallampati</w:t>
            </w:r>
            <w:proofErr w:type="spellEnd"/>
          </w:p>
        </w:tc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</w:tcPr>
          <w:p w:rsidR="001F06F8" w:rsidRPr="00062F13" w:rsidRDefault="001F06F8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b/>
                <w:sz w:val="24"/>
                <w:szCs w:val="24"/>
              </w:rPr>
            </w:pPr>
            <w:r w:rsidRPr="00062F13">
              <w:rPr>
                <w:rStyle w:val="printanswer2"/>
                <w:rFonts w:ascii="Book Antiqua" w:hAnsi="Book Antiqua" w:cs="Times New Roman"/>
                <w:b/>
                <w:sz w:val="24"/>
                <w:szCs w:val="24"/>
              </w:rPr>
              <w:t>Frequency</w:t>
            </w:r>
          </w:p>
        </w:tc>
        <w:tc>
          <w:tcPr>
            <w:tcW w:w="3192" w:type="dxa"/>
            <w:tcBorders>
              <w:top w:val="single" w:sz="4" w:space="0" w:color="auto"/>
              <w:bottom w:val="single" w:sz="4" w:space="0" w:color="auto"/>
            </w:tcBorders>
          </w:tcPr>
          <w:p w:rsidR="001F06F8" w:rsidRPr="00062F13" w:rsidRDefault="001F06F8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b/>
                <w:sz w:val="24"/>
                <w:szCs w:val="24"/>
              </w:rPr>
            </w:pPr>
            <w:r w:rsidRPr="00062F13">
              <w:rPr>
                <w:rStyle w:val="printanswer2"/>
                <w:rFonts w:ascii="Book Antiqua" w:hAnsi="Book Antiqua" w:cs="Times New Roman"/>
                <w:b/>
                <w:sz w:val="24"/>
                <w:szCs w:val="24"/>
              </w:rPr>
              <w:t>Percent</w:t>
            </w:r>
          </w:p>
        </w:tc>
      </w:tr>
      <w:tr w:rsidR="00F109EB" w:rsidRPr="00F109EB" w:rsidTr="00062F13">
        <w:tc>
          <w:tcPr>
            <w:tcW w:w="3192" w:type="dxa"/>
            <w:tcBorders>
              <w:top w:val="single" w:sz="4" w:space="0" w:color="auto"/>
            </w:tcBorders>
          </w:tcPr>
          <w:p w:rsidR="001F06F8" w:rsidRPr="00F109EB" w:rsidRDefault="001F06F8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3192" w:type="dxa"/>
            <w:tcBorders>
              <w:top w:val="single" w:sz="4" w:space="0" w:color="auto"/>
            </w:tcBorders>
          </w:tcPr>
          <w:p w:rsidR="001F06F8" w:rsidRPr="00F109EB" w:rsidRDefault="00B07167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3192" w:type="dxa"/>
            <w:tcBorders>
              <w:top w:val="single" w:sz="4" w:space="0" w:color="auto"/>
            </w:tcBorders>
          </w:tcPr>
          <w:p w:rsidR="001F06F8" w:rsidRPr="00F109EB" w:rsidRDefault="00B07167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16.67</w:t>
            </w:r>
          </w:p>
        </w:tc>
      </w:tr>
      <w:tr w:rsidR="00F109EB" w:rsidRPr="00F109EB" w:rsidTr="00062F13">
        <w:tc>
          <w:tcPr>
            <w:tcW w:w="3192" w:type="dxa"/>
          </w:tcPr>
          <w:p w:rsidR="001F06F8" w:rsidRPr="00F109EB" w:rsidRDefault="001F06F8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3192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3192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50.0</w:t>
            </w:r>
          </w:p>
        </w:tc>
      </w:tr>
      <w:tr w:rsidR="00F109EB" w:rsidRPr="00F109EB" w:rsidTr="00062F13">
        <w:tc>
          <w:tcPr>
            <w:tcW w:w="3192" w:type="dxa"/>
          </w:tcPr>
          <w:p w:rsidR="001F06F8" w:rsidRPr="00F109EB" w:rsidRDefault="001F06F8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3192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3192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30.0</w:t>
            </w:r>
          </w:p>
        </w:tc>
      </w:tr>
      <w:tr w:rsidR="00837A12" w:rsidRPr="00F109EB" w:rsidTr="00062F13">
        <w:tc>
          <w:tcPr>
            <w:tcW w:w="3192" w:type="dxa"/>
          </w:tcPr>
          <w:p w:rsidR="001F06F8" w:rsidRPr="00F109EB" w:rsidRDefault="001F06F8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3192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3192" w:type="dxa"/>
          </w:tcPr>
          <w:p w:rsidR="001F06F8" w:rsidRPr="00F109EB" w:rsidRDefault="00B07167" w:rsidP="00392771">
            <w:pPr>
              <w:spacing w:line="360" w:lineRule="auto"/>
              <w:jc w:val="both"/>
              <w:rPr>
                <w:rStyle w:val="printanswer2"/>
                <w:rFonts w:ascii="Book Antiqua" w:hAnsi="Book Antiqua" w:cs="Times New Roman"/>
                <w:sz w:val="24"/>
                <w:szCs w:val="24"/>
              </w:rPr>
            </w:pPr>
            <w:r w:rsidRPr="00F109EB">
              <w:rPr>
                <w:rStyle w:val="printanswer2"/>
                <w:rFonts w:ascii="Book Antiqua" w:hAnsi="Book Antiqua" w:cs="Times New Roman"/>
                <w:sz w:val="24"/>
                <w:szCs w:val="24"/>
              </w:rPr>
              <w:t>3.3</w:t>
            </w:r>
          </w:p>
        </w:tc>
      </w:tr>
    </w:tbl>
    <w:p w:rsidR="00916345" w:rsidRPr="00F109EB" w:rsidRDefault="00916345" w:rsidP="00727D49">
      <w:pPr>
        <w:rPr>
          <w:rStyle w:val="printanswer2"/>
          <w:rFonts w:ascii="Book Antiqua" w:hAnsi="Book Antiqua" w:cs="Times New Roman"/>
          <w:sz w:val="24"/>
          <w:szCs w:val="24"/>
          <w:lang w:eastAsia="zh-CN"/>
        </w:rPr>
      </w:pPr>
    </w:p>
    <w:sectPr w:rsidR="00916345" w:rsidRPr="00F109EB" w:rsidSect="00622076">
      <w:footerReference w:type="default" r:id="rId11"/>
      <w:pgSz w:w="12240" w:h="15840"/>
      <w:pgMar w:top="1008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75095" w:rsidRDefault="00775095" w:rsidP="00596C5B">
      <w:pPr>
        <w:spacing w:after="0" w:line="240" w:lineRule="auto"/>
      </w:pPr>
      <w:r>
        <w:separator/>
      </w:r>
    </w:p>
  </w:endnote>
  <w:endnote w:type="continuationSeparator" w:id="0">
    <w:p w:rsidR="00775095" w:rsidRDefault="00775095" w:rsidP="00596C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216611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026F0" w:rsidRDefault="00B026F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1057B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75095" w:rsidRDefault="00775095" w:rsidP="00596C5B">
      <w:pPr>
        <w:spacing w:after="0" w:line="240" w:lineRule="auto"/>
      </w:pPr>
      <w:r>
        <w:separator/>
      </w:r>
    </w:p>
  </w:footnote>
  <w:footnote w:type="continuationSeparator" w:id="0">
    <w:p w:rsidR="00775095" w:rsidRDefault="00775095" w:rsidP="00596C5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C929D5"/>
    <w:multiLevelType w:val="hybridMultilevel"/>
    <w:tmpl w:val="1BB8ABEC"/>
    <w:lvl w:ilvl="0" w:tplc="F530F63C">
      <w:start w:val="1"/>
      <w:numFmt w:val="decimal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LM superscript WJG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esvt9vrhwedawef0r45tzr6es22f2z5ex0z&quot;&gt;My EndNote Library&lt;record-ids&gt;&lt;item&gt;762&lt;/item&gt;&lt;item&gt;815&lt;/item&gt;&lt;item&gt;870&lt;/item&gt;&lt;item&gt;1002&lt;/item&gt;&lt;item&gt;1181&lt;/item&gt;&lt;item&gt;1255&lt;/item&gt;&lt;item&gt;1269&lt;/item&gt;&lt;item&gt;1365&lt;/item&gt;&lt;item&gt;1489&lt;/item&gt;&lt;item&gt;1688&lt;/item&gt;&lt;item&gt;4526&lt;/item&gt;&lt;item&gt;4612&lt;/item&gt;&lt;item&gt;4618&lt;/item&gt;&lt;item&gt;4623&lt;/item&gt;&lt;item&gt;4653&lt;/item&gt;&lt;item&gt;4777&lt;/item&gt;&lt;item&gt;4788&lt;/item&gt;&lt;item&gt;4789&lt;/item&gt;&lt;/record-ids&gt;&lt;/item&gt;&lt;/Libraries&gt;"/>
  </w:docVars>
  <w:rsids>
    <w:rsidRoot w:val="003338BA"/>
    <w:rsid w:val="00005DC5"/>
    <w:rsid w:val="00012A91"/>
    <w:rsid w:val="000374C8"/>
    <w:rsid w:val="00044B71"/>
    <w:rsid w:val="000457FC"/>
    <w:rsid w:val="00047028"/>
    <w:rsid w:val="000578B7"/>
    <w:rsid w:val="00060660"/>
    <w:rsid w:val="00062F13"/>
    <w:rsid w:val="00063073"/>
    <w:rsid w:val="00066F59"/>
    <w:rsid w:val="00070B4D"/>
    <w:rsid w:val="00073127"/>
    <w:rsid w:val="00086082"/>
    <w:rsid w:val="0008748A"/>
    <w:rsid w:val="00092B2D"/>
    <w:rsid w:val="0009315F"/>
    <w:rsid w:val="000A3D78"/>
    <w:rsid w:val="000B4331"/>
    <w:rsid w:val="000D19F3"/>
    <w:rsid w:val="000D28A7"/>
    <w:rsid w:val="000D4EE8"/>
    <w:rsid w:val="000F062A"/>
    <w:rsid w:val="000F5146"/>
    <w:rsid w:val="000F6AE9"/>
    <w:rsid w:val="00107072"/>
    <w:rsid w:val="0011299F"/>
    <w:rsid w:val="001161E6"/>
    <w:rsid w:val="001315DC"/>
    <w:rsid w:val="00133841"/>
    <w:rsid w:val="00136804"/>
    <w:rsid w:val="00136E40"/>
    <w:rsid w:val="00140429"/>
    <w:rsid w:val="001463FE"/>
    <w:rsid w:val="00155630"/>
    <w:rsid w:val="0016514F"/>
    <w:rsid w:val="001712A4"/>
    <w:rsid w:val="00172D42"/>
    <w:rsid w:val="001734A2"/>
    <w:rsid w:val="00177AF4"/>
    <w:rsid w:val="001803F0"/>
    <w:rsid w:val="001A357D"/>
    <w:rsid w:val="001A5C9A"/>
    <w:rsid w:val="001B0E1C"/>
    <w:rsid w:val="001B11F7"/>
    <w:rsid w:val="001C541C"/>
    <w:rsid w:val="001E0085"/>
    <w:rsid w:val="001E0661"/>
    <w:rsid w:val="001E6192"/>
    <w:rsid w:val="001E62FB"/>
    <w:rsid w:val="001F06F8"/>
    <w:rsid w:val="002156A9"/>
    <w:rsid w:val="002171E6"/>
    <w:rsid w:val="00217B92"/>
    <w:rsid w:val="0022398D"/>
    <w:rsid w:val="00223FC4"/>
    <w:rsid w:val="0023312D"/>
    <w:rsid w:val="00245371"/>
    <w:rsid w:val="00264DF7"/>
    <w:rsid w:val="00266A10"/>
    <w:rsid w:val="00282A6D"/>
    <w:rsid w:val="002863ED"/>
    <w:rsid w:val="002871C3"/>
    <w:rsid w:val="002909A0"/>
    <w:rsid w:val="002A1D86"/>
    <w:rsid w:val="002B1B84"/>
    <w:rsid w:val="002B4C2A"/>
    <w:rsid w:val="002B645A"/>
    <w:rsid w:val="002C436E"/>
    <w:rsid w:val="002C598E"/>
    <w:rsid w:val="002D196D"/>
    <w:rsid w:val="002D4EE6"/>
    <w:rsid w:val="002E611A"/>
    <w:rsid w:val="002E69FF"/>
    <w:rsid w:val="00300B0A"/>
    <w:rsid w:val="003155FB"/>
    <w:rsid w:val="00324EA1"/>
    <w:rsid w:val="00325023"/>
    <w:rsid w:val="00326730"/>
    <w:rsid w:val="00327BB8"/>
    <w:rsid w:val="00330EB9"/>
    <w:rsid w:val="003338BA"/>
    <w:rsid w:val="00334366"/>
    <w:rsid w:val="00336C95"/>
    <w:rsid w:val="003420A3"/>
    <w:rsid w:val="00344114"/>
    <w:rsid w:val="003535C9"/>
    <w:rsid w:val="0035572F"/>
    <w:rsid w:val="003675B4"/>
    <w:rsid w:val="00373050"/>
    <w:rsid w:val="003755D8"/>
    <w:rsid w:val="00380015"/>
    <w:rsid w:val="00380488"/>
    <w:rsid w:val="00386CB5"/>
    <w:rsid w:val="00392771"/>
    <w:rsid w:val="00397BDB"/>
    <w:rsid w:val="003A7691"/>
    <w:rsid w:val="003B23BD"/>
    <w:rsid w:val="003B5BFD"/>
    <w:rsid w:val="003D0C64"/>
    <w:rsid w:val="003D10CF"/>
    <w:rsid w:val="003D253E"/>
    <w:rsid w:val="003D2A85"/>
    <w:rsid w:val="003D7207"/>
    <w:rsid w:val="003F2ECC"/>
    <w:rsid w:val="003F65CB"/>
    <w:rsid w:val="003F7F68"/>
    <w:rsid w:val="004031B7"/>
    <w:rsid w:val="00404FD2"/>
    <w:rsid w:val="00407F1E"/>
    <w:rsid w:val="004141D2"/>
    <w:rsid w:val="00415F98"/>
    <w:rsid w:val="00420D0E"/>
    <w:rsid w:val="00421C19"/>
    <w:rsid w:val="00427BC7"/>
    <w:rsid w:val="00437647"/>
    <w:rsid w:val="004528AC"/>
    <w:rsid w:val="004554D5"/>
    <w:rsid w:val="00456E74"/>
    <w:rsid w:val="00474ADD"/>
    <w:rsid w:val="00494AE7"/>
    <w:rsid w:val="004B4828"/>
    <w:rsid w:val="004C4FD5"/>
    <w:rsid w:val="004C5569"/>
    <w:rsid w:val="004D0EF1"/>
    <w:rsid w:val="004D4B02"/>
    <w:rsid w:val="004D72B5"/>
    <w:rsid w:val="004E18BE"/>
    <w:rsid w:val="004F13B7"/>
    <w:rsid w:val="004F314B"/>
    <w:rsid w:val="00503517"/>
    <w:rsid w:val="00503DE8"/>
    <w:rsid w:val="005040D0"/>
    <w:rsid w:val="0050643F"/>
    <w:rsid w:val="005233B5"/>
    <w:rsid w:val="00523DCC"/>
    <w:rsid w:val="005263DB"/>
    <w:rsid w:val="0054158E"/>
    <w:rsid w:val="00547442"/>
    <w:rsid w:val="00555555"/>
    <w:rsid w:val="00570FDA"/>
    <w:rsid w:val="00571223"/>
    <w:rsid w:val="00572861"/>
    <w:rsid w:val="005744FC"/>
    <w:rsid w:val="00575AA6"/>
    <w:rsid w:val="00593E05"/>
    <w:rsid w:val="00595A36"/>
    <w:rsid w:val="00596C5B"/>
    <w:rsid w:val="005A537D"/>
    <w:rsid w:val="005B5877"/>
    <w:rsid w:val="005B6998"/>
    <w:rsid w:val="005B7B21"/>
    <w:rsid w:val="005D74BB"/>
    <w:rsid w:val="005F0392"/>
    <w:rsid w:val="00601420"/>
    <w:rsid w:val="00602106"/>
    <w:rsid w:val="00606759"/>
    <w:rsid w:val="00612EBA"/>
    <w:rsid w:val="00613ED2"/>
    <w:rsid w:val="00614ADA"/>
    <w:rsid w:val="00614BA0"/>
    <w:rsid w:val="00622076"/>
    <w:rsid w:val="00624AC0"/>
    <w:rsid w:val="00624D4C"/>
    <w:rsid w:val="00625918"/>
    <w:rsid w:val="00630617"/>
    <w:rsid w:val="00634CA1"/>
    <w:rsid w:val="006446F8"/>
    <w:rsid w:val="00650FB3"/>
    <w:rsid w:val="006617D7"/>
    <w:rsid w:val="0066651E"/>
    <w:rsid w:val="00667B6A"/>
    <w:rsid w:val="00672EAF"/>
    <w:rsid w:val="00673282"/>
    <w:rsid w:val="00674884"/>
    <w:rsid w:val="00685B42"/>
    <w:rsid w:val="006929DF"/>
    <w:rsid w:val="006B6A24"/>
    <w:rsid w:val="006C15CF"/>
    <w:rsid w:val="006D42BF"/>
    <w:rsid w:val="006E003C"/>
    <w:rsid w:val="006E1B1C"/>
    <w:rsid w:val="006E30F2"/>
    <w:rsid w:val="006E58CC"/>
    <w:rsid w:val="006E6017"/>
    <w:rsid w:val="00702E9E"/>
    <w:rsid w:val="00707514"/>
    <w:rsid w:val="00723AB9"/>
    <w:rsid w:val="0072708F"/>
    <w:rsid w:val="00727D49"/>
    <w:rsid w:val="007303BD"/>
    <w:rsid w:val="00731840"/>
    <w:rsid w:val="007357FF"/>
    <w:rsid w:val="007431D8"/>
    <w:rsid w:val="00744953"/>
    <w:rsid w:val="007452D6"/>
    <w:rsid w:val="00746846"/>
    <w:rsid w:val="00751F6B"/>
    <w:rsid w:val="00753A28"/>
    <w:rsid w:val="007611A0"/>
    <w:rsid w:val="00766AC9"/>
    <w:rsid w:val="00771C25"/>
    <w:rsid w:val="00775095"/>
    <w:rsid w:val="0078201E"/>
    <w:rsid w:val="007A320E"/>
    <w:rsid w:val="007B0ACE"/>
    <w:rsid w:val="007B6777"/>
    <w:rsid w:val="007D252D"/>
    <w:rsid w:val="007D2C3B"/>
    <w:rsid w:val="007D4BEB"/>
    <w:rsid w:val="007E6015"/>
    <w:rsid w:val="007F448B"/>
    <w:rsid w:val="007F7FC8"/>
    <w:rsid w:val="00800312"/>
    <w:rsid w:val="00800D1F"/>
    <w:rsid w:val="0080148D"/>
    <w:rsid w:val="00801723"/>
    <w:rsid w:val="00814438"/>
    <w:rsid w:val="00821FA6"/>
    <w:rsid w:val="00826884"/>
    <w:rsid w:val="00837A12"/>
    <w:rsid w:val="0084294D"/>
    <w:rsid w:val="00853E6B"/>
    <w:rsid w:val="008564DF"/>
    <w:rsid w:val="0087048C"/>
    <w:rsid w:val="0087150E"/>
    <w:rsid w:val="00873266"/>
    <w:rsid w:val="00874EB1"/>
    <w:rsid w:val="0088259F"/>
    <w:rsid w:val="008843F3"/>
    <w:rsid w:val="008954E9"/>
    <w:rsid w:val="008B07A0"/>
    <w:rsid w:val="008B0A10"/>
    <w:rsid w:val="008C14AE"/>
    <w:rsid w:val="008C2100"/>
    <w:rsid w:val="008C5BB6"/>
    <w:rsid w:val="008D3819"/>
    <w:rsid w:val="008D3F13"/>
    <w:rsid w:val="008D50EE"/>
    <w:rsid w:val="008D55A0"/>
    <w:rsid w:val="008E63E1"/>
    <w:rsid w:val="008F32C5"/>
    <w:rsid w:val="00916345"/>
    <w:rsid w:val="00920038"/>
    <w:rsid w:val="0092289C"/>
    <w:rsid w:val="00930EF2"/>
    <w:rsid w:val="009318BB"/>
    <w:rsid w:val="00940FE8"/>
    <w:rsid w:val="00950AB6"/>
    <w:rsid w:val="00954FC4"/>
    <w:rsid w:val="0097796E"/>
    <w:rsid w:val="00983EA5"/>
    <w:rsid w:val="00993B4C"/>
    <w:rsid w:val="009A015C"/>
    <w:rsid w:val="009A43A4"/>
    <w:rsid w:val="009A7EFF"/>
    <w:rsid w:val="009B1FE1"/>
    <w:rsid w:val="009C7750"/>
    <w:rsid w:val="009D33A6"/>
    <w:rsid w:val="009D3DFB"/>
    <w:rsid w:val="009E7AF5"/>
    <w:rsid w:val="009F5CDB"/>
    <w:rsid w:val="009F61D8"/>
    <w:rsid w:val="00A04718"/>
    <w:rsid w:val="00A05266"/>
    <w:rsid w:val="00A142E6"/>
    <w:rsid w:val="00A1490B"/>
    <w:rsid w:val="00A25DC5"/>
    <w:rsid w:val="00A25DE1"/>
    <w:rsid w:val="00A32CE9"/>
    <w:rsid w:val="00A5589E"/>
    <w:rsid w:val="00A646E8"/>
    <w:rsid w:val="00A74AF2"/>
    <w:rsid w:val="00A8341F"/>
    <w:rsid w:val="00A83A6A"/>
    <w:rsid w:val="00A87F1C"/>
    <w:rsid w:val="00A9205D"/>
    <w:rsid w:val="00A933FA"/>
    <w:rsid w:val="00AB089F"/>
    <w:rsid w:val="00AD1136"/>
    <w:rsid w:val="00AD14D5"/>
    <w:rsid w:val="00AD6FC7"/>
    <w:rsid w:val="00AD7883"/>
    <w:rsid w:val="00AE579D"/>
    <w:rsid w:val="00B00B16"/>
    <w:rsid w:val="00B026F0"/>
    <w:rsid w:val="00B04533"/>
    <w:rsid w:val="00B07167"/>
    <w:rsid w:val="00B1057B"/>
    <w:rsid w:val="00B13C30"/>
    <w:rsid w:val="00B15910"/>
    <w:rsid w:val="00B17A29"/>
    <w:rsid w:val="00B2416B"/>
    <w:rsid w:val="00B335F2"/>
    <w:rsid w:val="00B3386C"/>
    <w:rsid w:val="00B359D7"/>
    <w:rsid w:val="00B40697"/>
    <w:rsid w:val="00B43649"/>
    <w:rsid w:val="00B66BC3"/>
    <w:rsid w:val="00B73A6E"/>
    <w:rsid w:val="00B75AC4"/>
    <w:rsid w:val="00B75B74"/>
    <w:rsid w:val="00B870B1"/>
    <w:rsid w:val="00B90AB2"/>
    <w:rsid w:val="00B929F4"/>
    <w:rsid w:val="00B9448C"/>
    <w:rsid w:val="00B9627A"/>
    <w:rsid w:val="00B962D7"/>
    <w:rsid w:val="00BA1C81"/>
    <w:rsid w:val="00BA3237"/>
    <w:rsid w:val="00BB1CA3"/>
    <w:rsid w:val="00BB4E86"/>
    <w:rsid w:val="00BC1408"/>
    <w:rsid w:val="00BC6004"/>
    <w:rsid w:val="00BC68D4"/>
    <w:rsid w:val="00BC6D50"/>
    <w:rsid w:val="00BD13C4"/>
    <w:rsid w:val="00BD198E"/>
    <w:rsid w:val="00BD25E1"/>
    <w:rsid w:val="00BD6529"/>
    <w:rsid w:val="00BE44FE"/>
    <w:rsid w:val="00BE4527"/>
    <w:rsid w:val="00BF2DAE"/>
    <w:rsid w:val="00C00D06"/>
    <w:rsid w:val="00C01EE3"/>
    <w:rsid w:val="00C119F0"/>
    <w:rsid w:val="00C1703D"/>
    <w:rsid w:val="00C312CA"/>
    <w:rsid w:val="00C33F2E"/>
    <w:rsid w:val="00C418F2"/>
    <w:rsid w:val="00C53E01"/>
    <w:rsid w:val="00C62C1A"/>
    <w:rsid w:val="00C62FAE"/>
    <w:rsid w:val="00C64597"/>
    <w:rsid w:val="00C6654A"/>
    <w:rsid w:val="00C74953"/>
    <w:rsid w:val="00C86AD8"/>
    <w:rsid w:val="00C925FD"/>
    <w:rsid w:val="00C92BC3"/>
    <w:rsid w:val="00C93A49"/>
    <w:rsid w:val="00CA52BF"/>
    <w:rsid w:val="00CA7691"/>
    <w:rsid w:val="00CA798B"/>
    <w:rsid w:val="00CC0C8E"/>
    <w:rsid w:val="00CC5AC4"/>
    <w:rsid w:val="00CE084A"/>
    <w:rsid w:val="00CE1F46"/>
    <w:rsid w:val="00CE3417"/>
    <w:rsid w:val="00CE6696"/>
    <w:rsid w:val="00CF3394"/>
    <w:rsid w:val="00D024F6"/>
    <w:rsid w:val="00D13151"/>
    <w:rsid w:val="00D13DB4"/>
    <w:rsid w:val="00D27F7D"/>
    <w:rsid w:val="00D30CDD"/>
    <w:rsid w:val="00D3399D"/>
    <w:rsid w:val="00D43270"/>
    <w:rsid w:val="00D44945"/>
    <w:rsid w:val="00D47AFB"/>
    <w:rsid w:val="00D5109E"/>
    <w:rsid w:val="00D51562"/>
    <w:rsid w:val="00D621E0"/>
    <w:rsid w:val="00D675B4"/>
    <w:rsid w:val="00D7123F"/>
    <w:rsid w:val="00D73DDC"/>
    <w:rsid w:val="00D8738E"/>
    <w:rsid w:val="00D87C8F"/>
    <w:rsid w:val="00D91D63"/>
    <w:rsid w:val="00DA75B1"/>
    <w:rsid w:val="00DB6C39"/>
    <w:rsid w:val="00DC0261"/>
    <w:rsid w:val="00DC24EA"/>
    <w:rsid w:val="00DC2504"/>
    <w:rsid w:val="00DC2751"/>
    <w:rsid w:val="00DC2AA5"/>
    <w:rsid w:val="00DC4D1A"/>
    <w:rsid w:val="00DC6566"/>
    <w:rsid w:val="00DD54A7"/>
    <w:rsid w:val="00DD58DB"/>
    <w:rsid w:val="00DD6ABF"/>
    <w:rsid w:val="00DE39EF"/>
    <w:rsid w:val="00DF0D9A"/>
    <w:rsid w:val="00DF64E6"/>
    <w:rsid w:val="00E01A70"/>
    <w:rsid w:val="00E04B28"/>
    <w:rsid w:val="00E053AF"/>
    <w:rsid w:val="00E11E0B"/>
    <w:rsid w:val="00E340E9"/>
    <w:rsid w:val="00E34BBA"/>
    <w:rsid w:val="00E4525D"/>
    <w:rsid w:val="00E54906"/>
    <w:rsid w:val="00E6721A"/>
    <w:rsid w:val="00E7054A"/>
    <w:rsid w:val="00E77D5D"/>
    <w:rsid w:val="00E81581"/>
    <w:rsid w:val="00E84A7E"/>
    <w:rsid w:val="00E91DCC"/>
    <w:rsid w:val="00EA2C4E"/>
    <w:rsid w:val="00EA74DC"/>
    <w:rsid w:val="00EB3619"/>
    <w:rsid w:val="00EC06CC"/>
    <w:rsid w:val="00EC17FF"/>
    <w:rsid w:val="00EC370D"/>
    <w:rsid w:val="00ED26BD"/>
    <w:rsid w:val="00ED440D"/>
    <w:rsid w:val="00ED7636"/>
    <w:rsid w:val="00EE3431"/>
    <w:rsid w:val="00EE51C5"/>
    <w:rsid w:val="00EF3BF2"/>
    <w:rsid w:val="00EF3C18"/>
    <w:rsid w:val="00F07A7D"/>
    <w:rsid w:val="00F109EB"/>
    <w:rsid w:val="00F13C03"/>
    <w:rsid w:val="00F17928"/>
    <w:rsid w:val="00F322A4"/>
    <w:rsid w:val="00F418A6"/>
    <w:rsid w:val="00F44D78"/>
    <w:rsid w:val="00F45AC0"/>
    <w:rsid w:val="00F47BB2"/>
    <w:rsid w:val="00F47F18"/>
    <w:rsid w:val="00F62015"/>
    <w:rsid w:val="00F6537D"/>
    <w:rsid w:val="00F677BA"/>
    <w:rsid w:val="00F70B4F"/>
    <w:rsid w:val="00F711DC"/>
    <w:rsid w:val="00F7274C"/>
    <w:rsid w:val="00F819B0"/>
    <w:rsid w:val="00F846BA"/>
    <w:rsid w:val="00F86FC6"/>
    <w:rsid w:val="00F877C3"/>
    <w:rsid w:val="00F9067B"/>
    <w:rsid w:val="00F90FFD"/>
    <w:rsid w:val="00F91B38"/>
    <w:rsid w:val="00F959E9"/>
    <w:rsid w:val="00F96079"/>
    <w:rsid w:val="00FA00BD"/>
    <w:rsid w:val="00FA3EDE"/>
    <w:rsid w:val="00FC3191"/>
    <w:rsid w:val="00FC52E3"/>
    <w:rsid w:val="00FD29DA"/>
    <w:rsid w:val="00FD315C"/>
    <w:rsid w:val="00FD4857"/>
    <w:rsid w:val="00FE6CBA"/>
    <w:rsid w:val="00FF1EB1"/>
    <w:rsid w:val="00FF38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F0D9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printanswer2">
    <w:name w:val="printanswer2"/>
    <w:basedOn w:val="DefaultParagraphFont"/>
    <w:rsid w:val="006E1B1C"/>
  </w:style>
  <w:style w:type="paragraph" w:styleId="NormalWeb">
    <w:name w:val="Normal (Web)"/>
    <w:basedOn w:val="Normal"/>
    <w:link w:val="NormalWebChar"/>
    <w:uiPriority w:val="99"/>
    <w:unhideWhenUsed/>
    <w:rsid w:val="006E1B1C"/>
    <w:pPr>
      <w:spacing w:before="120" w:after="120" w:line="360" w:lineRule="atLeast"/>
    </w:pPr>
    <w:rPr>
      <w:rFonts w:ascii="Verdana" w:eastAsia="Times New Roman" w:hAnsi="Verdana" w:cs="Times New Roman"/>
      <w:color w:val="333333"/>
      <w:sz w:val="18"/>
      <w:szCs w:val="18"/>
    </w:rPr>
  </w:style>
  <w:style w:type="paragraph" w:customStyle="1" w:styleId="BodyA">
    <w:name w:val="Body A"/>
    <w:rsid w:val="00E01A70"/>
    <w:pPr>
      <w:spacing w:after="0" w:line="240" w:lineRule="auto"/>
    </w:pPr>
    <w:rPr>
      <w:rFonts w:ascii="Helvetica" w:eastAsia="Arial Unicode MS" w:hAnsi="Arial Unicode MS" w:cs="Arial Unicode MS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DC4D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086082"/>
    <w:pPr>
      <w:spacing w:after="0"/>
      <w:jc w:val="center"/>
    </w:pPr>
    <w:rPr>
      <w:rFonts w:ascii="Calibri" w:hAnsi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086082"/>
    <w:rPr>
      <w:rFonts w:ascii="Verdana" w:eastAsia="Times New Roman" w:hAnsi="Verdana" w:cs="Times New Roman"/>
      <w:color w:val="333333"/>
      <w:sz w:val="18"/>
      <w:szCs w:val="18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086082"/>
    <w:rPr>
      <w:rFonts w:ascii="Calibri" w:eastAsia="Times New Roman" w:hAnsi="Calibri" w:cs="Times New Roman"/>
      <w:noProof/>
      <w:color w:val="333333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08608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086082"/>
    <w:rPr>
      <w:rFonts w:ascii="Calibri" w:eastAsia="Times New Roman" w:hAnsi="Calibri" w:cs="Times New Roman"/>
      <w:noProof/>
      <w:color w:val="333333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8608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0C6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0C64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4528AC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596C5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6C5B"/>
  </w:style>
  <w:style w:type="paragraph" w:styleId="Footer">
    <w:name w:val="footer"/>
    <w:basedOn w:val="Normal"/>
    <w:link w:val="FooterChar"/>
    <w:uiPriority w:val="99"/>
    <w:unhideWhenUsed/>
    <w:rsid w:val="00596C5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6C5B"/>
  </w:style>
  <w:style w:type="character" w:customStyle="1" w:styleId="Heading1Char">
    <w:name w:val="Heading 1 Char"/>
    <w:basedOn w:val="DefaultParagraphFont"/>
    <w:link w:val="Heading1"/>
    <w:uiPriority w:val="9"/>
    <w:rsid w:val="00DF0D9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C925FD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25F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25F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25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25FD"/>
    <w:rPr>
      <w:b/>
      <w:bCs/>
    </w:rPr>
  </w:style>
  <w:style w:type="paragraph" w:styleId="ListParagraph">
    <w:name w:val="List Paragraph"/>
    <w:basedOn w:val="Normal"/>
    <w:uiPriority w:val="34"/>
    <w:qFormat/>
    <w:rsid w:val="00397BDB"/>
    <w:pPr>
      <w:ind w:left="720"/>
      <w:contextualSpacing/>
    </w:pPr>
    <w:rPr>
      <w:rFonts w:eastAsiaTheme="minorHAnsi"/>
    </w:rPr>
  </w:style>
  <w:style w:type="character" w:customStyle="1" w:styleId="highwire-cite-doi">
    <w:name w:val="highwire-cite-doi"/>
    <w:basedOn w:val="DefaultParagraphFont"/>
    <w:rsid w:val="008954E9"/>
  </w:style>
  <w:style w:type="paragraph" w:styleId="PlainText">
    <w:name w:val="Plain Text"/>
    <w:basedOn w:val="Normal"/>
    <w:link w:val="PlainTextChar"/>
    <w:rsid w:val="00BD198E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BD198E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styleId="Emphasis">
    <w:name w:val="Emphasis"/>
    <w:qFormat/>
    <w:rsid w:val="00B1057B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F0D9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printanswer2">
    <w:name w:val="printanswer2"/>
    <w:basedOn w:val="DefaultParagraphFont"/>
    <w:rsid w:val="006E1B1C"/>
  </w:style>
  <w:style w:type="paragraph" w:styleId="NormalWeb">
    <w:name w:val="Normal (Web)"/>
    <w:basedOn w:val="Normal"/>
    <w:link w:val="NormalWebChar"/>
    <w:uiPriority w:val="99"/>
    <w:unhideWhenUsed/>
    <w:rsid w:val="006E1B1C"/>
    <w:pPr>
      <w:spacing w:before="120" w:after="120" w:line="360" w:lineRule="atLeast"/>
    </w:pPr>
    <w:rPr>
      <w:rFonts w:ascii="Verdana" w:eastAsia="Times New Roman" w:hAnsi="Verdana" w:cs="Times New Roman"/>
      <w:color w:val="333333"/>
      <w:sz w:val="18"/>
      <w:szCs w:val="18"/>
    </w:rPr>
  </w:style>
  <w:style w:type="paragraph" w:customStyle="1" w:styleId="BodyA">
    <w:name w:val="Body A"/>
    <w:rsid w:val="00E01A70"/>
    <w:pPr>
      <w:spacing w:after="0" w:line="240" w:lineRule="auto"/>
    </w:pPr>
    <w:rPr>
      <w:rFonts w:ascii="Helvetica" w:eastAsia="Arial Unicode MS" w:hAnsi="Arial Unicode MS" w:cs="Arial Unicode MS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DC4D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086082"/>
    <w:pPr>
      <w:spacing w:after="0"/>
      <w:jc w:val="center"/>
    </w:pPr>
    <w:rPr>
      <w:rFonts w:ascii="Calibri" w:hAnsi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086082"/>
    <w:rPr>
      <w:rFonts w:ascii="Verdana" w:eastAsia="Times New Roman" w:hAnsi="Verdana" w:cs="Times New Roman"/>
      <w:color w:val="333333"/>
      <w:sz w:val="18"/>
      <w:szCs w:val="18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086082"/>
    <w:rPr>
      <w:rFonts w:ascii="Calibri" w:eastAsia="Times New Roman" w:hAnsi="Calibri" w:cs="Times New Roman"/>
      <w:noProof/>
      <w:color w:val="333333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08608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086082"/>
    <w:rPr>
      <w:rFonts w:ascii="Calibri" w:eastAsia="Times New Roman" w:hAnsi="Calibri" w:cs="Times New Roman"/>
      <w:noProof/>
      <w:color w:val="333333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8608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0C6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0C64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4528AC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596C5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6C5B"/>
  </w:style>
  <w:style w:type="paragraph" w:styleId="Footer">
    <w:name w:val="footer"/>
    <w:basedOn w:val="Normal"/>
    <w:link w:val="FooterChar"/>
    <w:uiPriority w:val="99"/>
    <w:unhideWhenUsed/>
    <w:rsid w:val="00596C5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6C5B"/>
  </w:style>
  <w:style w:type="character" w:customStyle="1" w:styleId="Heading1Char">
    <w:name w:val="Heading 1 Char"/>
    <w:basedOn w:val="DefaultParagraphFont"/>
    <w:link w:val="Heading1"/>
    <w:uiPriority w:val="9"/>
    <w:rsid w:val="00DF0D9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C925FD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25F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25F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25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25FD"/>
    <w:rPr>
      <w:b/>
      <w:bCs/>
    </w:rPr>
  </w:style>
  <w:style w:type="paragraph" w:styleId="ListParagraph">
    <w:name w:val="List Paragraph"/>
    <w:basedOn w:val="Normal"/>
    <w:uiPriority w:val="34"/>
    <w:qFormat/>
    <w:rsid w:val="00397BDB"/>
    <w:pPr>
      <w:ind w:left="720"/>
      <w:contextualSpacing/>
    </w:pPr>
    <w:rPr>
      <w:rFonts w:eastAsiaTheme="minorHAnsi"/>
    </w:rPr>
  </w:style>
  <w:style w:type="character" w:customStyle="1" w:styleId="highwire-cite-doi">
    <w:name w:val="highwire-cite-doi"/>
    <w:basedOn w:val="DefaultParagraphFont"/>
    <w:rsid w:val="008954E9"/>
  </w:style>
  <w:style w:type="paragraph" w:styleId="PlainText">
    <w:name w:val="Plain Text"/>
    <w:basedOn w:val="Normal"/>
    <w:link w:val="PlainTextChar"/>
    <w:rsid w:val="00BD198E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BD198E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styleId="Emphasis">
    <w:name w:val="Emphasis"/>
    <w:qFormat/>
    <w:rsid w:val="00B1057B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11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9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9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34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97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8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98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83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53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8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58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59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harving@ecu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.XSL" StyleName="MLA"/>
</file>

<file path=customXml/itemProps1.xml><?xml version="1.0" encoding="utf-8"?>
<ds:datastoreItem xmlns:ds="http://schemas.openxmlformats.org/officeDocument/2006/customXml" ds:itemID="{501658DB-EC35-1B48-BBA9-0A1ACAB73E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3597</Words>
  <Characters>20504</Characters>
  <Application>Microsoft Macintosh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lenn Harvin</dc:creator>
  <cp:lastModifiedBy>Na Ma</cp:lastModifiedBy>
  <cp:revision>2</cp:revision>
  <cp:lastPrinted>2016-07-13T23:05:00Z</cp:lastPrinted>
  <dcterms:created xsi:type="dcterms:W3CDTF">2016-09-08T00:47:00Z</dcterms:created>
  <dcterms:modified xsi:type="dcterms:W3CDTF">2016-09-08T00:47:00Z</dcterms:modified>
</cp:coreProperties>
</file>